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05EE" w:rsidRDefault="001657C0">
      <w:pPr>
        <w:pStyle w:val="Title"/>
      </w:pPr>
      <w:r>
        <w:t>Scalable Peer-To-Peer Key Value Store</w:t>
      </w:r>
    </w:p>
    <w:p w:rsidR="000D05EE" w:rsidRDefault="001657C0">
      <w:pPr>
        <w:pStyle w:val="Name"/>
      </w:pPr>
      <w:r>
        <w:t>Roy Langa</w:t>
      </w:r>
    </w:p>
    <w:p w:rsidR="000D05EE" w:rsidRDefault="000D05EE">
      <w:pPr>
        <w:pStyle w:val="Standard"/>
      </w:pPr>
    </w:p>
    <w:p w:rsidR="000D05EE" w:rsidRDefault="000D05EE">
      <w:pPr>
        <w:pStyle w:val="Standard"/>
      </w:pPr>
    </w:p>
    <w:p w:rsidR="000D05EE" w:rsidRDefault="000D05EE">
      <w:pPr>
        <w:pStyle w:val="Standard"/>
      </w:pPr>
    </w:p>
    <w:p w:rsidR="000D05EE" w:rsidRDefault="001657C0">
      <w:pPr>
        <w:pStyle w:val="firstPage"/>
      </w:pPr>
      <w:r>
        <w:t>Submitted for the Degree of Master of Science in</w:t>
      </w:r>
    </w:p>
    <w:p w:rsidR="000D05EE" w:rsidRDefault="000D05EE">
      <w:pPr>
        <w:pStyle w:val="Standard"/>
        <w:ind w:firstLine="0"/>
        <w:jc w:val="center"/>
        <w:rPr>
          <w:lang w:val="en-US"/>
        </w:rPr>
      </w:pPr>
    </w:p>
    <w:p w:rsidR="000D05EE" w:rsidRDefault="001657C0">
      <w:pPr>
        <w:pStyle w:val="Name"/>
      </w:pPr>
      <w:r>
        <w:t>Distributed and Networked Systems</w:t>
      </w: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1657C0">
      <w:pPr>
        <w:pStyle w:val="Standard"/>
        <w:spacing w:line="240" w:lineRule="auto"/>
        <w:ind w:firstLine="0"/>
        <w:jc w:val="center"/>
      </w:pPr>
      <w:r>
        <w:rPr>
          <w:noProof/>
        </w:rPr>
        <w:drawing>
          <wp:inline distT="0" distB="0" distL="0" distR="0">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rsidR="000D05EE" w:rsidRDefault="000D05EE">
      <w:pPr>
        <w:pStyle w:val="Standard"/>
        <w:ind w:firstLine="0"/>
      </w:pPr>
    </w:p>
    <w:p w:rsidR="000D05EE" w:rsidRDefault="001657C0">
      <w:pPr>
        <w:pStyle w:val="firstPage"/>
      </w:pPr>
      <w:r>
        <w:t>Department of Computer Science</w:t>
      </w:r>
    </w:p>
    <w:p w:rsidR="000D05EE" w:rsidRDefault="001657C0">
      <w:pPr>
        <w:pStyle w:val="firstPage"/>
      </w:pPr>
      <w:r>
        <w:t>Royal Holloway University of London</w:t>
      </w:r>
    </w:p>
    <w:p w:rsidR="000D05EE" w:rsidRDefault="001657C0">
      <w:pPr>
        <w:pStyle w:val="firstPage"/>
      </w:pPr>
      <w:r>
        <w:t>Egham, Surrey TW20 0EX, UK</w:t>
      </w:r>
    </w:p>
    <w:p w:rsidR="000D05EE" w:rsidRDefault="000D05EE">
      <w:pPr>
        <w:pStyle w:val="firstPage"/>
      </w:pPr>
    </w:p>
    <w:p w:rsidR="000D05EE" w:rsidRDefault="001657C0">
      <w:pPr>
        <w:pStyle w:val="firstPage"/>
      </w:pPr>
      <w:r>
        <w:t>June 16, 2020</w:t>
      </w:r>
    </w:p>
    <w:p w:rsidR="000D05EE" w:rsidRDefault="000D05EE">
      <w:pPr>
        <w:pStyle w:val="Standard"/>
        <w:ind w:firstLine="0"/>
      </w:pPr>
    </w:p>
    <w:p w:rsidR="000D05EE" w:rsidRDefault="000D05EE">
      <w:pPr>
        <w:pStyle w:val="Standard"/>
        <w:pageBreakBefore/>
        <w:spacing w:line="240" w:lineRule="auto"/>
        <w:ind w:firstLine="0"/>
        <w:jc w:val="left"/>
        <w:rPr>
          <w:b/>
          <w:sz w:val="32"/>
          <w:szCs w:val="32"/>
        </w:rPr>
      </w:pPr>
    </w:p>
    <w:p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rsidR="000D05EE" w:rsidRDefault="001657C0">
      <w:pPr>
        <w:pStyle w:val="Standard"/>
        <w:rPr>
          <w:lang w:val="en-US"/>
        </w:rPr>
      </w:pPr>
      <w:r>
        <w:rPr>
          <w:lang w:val="en-US"/>
        </w:rPr>
        <w:t>This report has been prepared on the basis of my own work.  Where other published and unpublished source materials have been used, these have been acknowledged.</w:t>
      </w:r>
    </w:p>
    <w:p w:rsidR="000D05EE" w:rsidRDefault="000D05EE">
      <w:pPr>
        <w:pStyle w:val="Standard"/>
        <w:rPr>
          <w:lang w:val="en-US"/>
        </w:rPr>
      </w:pPr>
    </w:p>
    <w:p w:rsidR="000D05EE" w:rsidRDefault="001657C0">
      <w:pPr>
        <w:pStyle w:val="Standard"/>
      </w:pPr>
      <w:r>
        <w:rPr>
          <w:b/>
          <w:lang w:val="en-US"/>
        </w:rPr>
        <w:t>Word Count</w:t>
      </w:r>
      <w:r>
        <w:rPr>
          <w:lang w:val="en-US"/>
        </w:rPr>
        <w:t>:</w:t>
      </w:r>
    </w:p>
    <w:p w:rsidR="000D05EE" w:rsidRDefault="000D05EE">
      <w:pPr>
        <w:pStyle w:val="Standard"/>
        <w:rPr>
          <w:lang w:val="en-US"/>
        </w:rPr>
      </w:pPr>
    </w:p>
    <w:p w:rsidR="000D05EE" w:rsidRDefault="001657C0">
      <w:pPr>
        <w:pStyle w:val="Standard"/>
      </w:pPr>
      <w:r>
        <w:rPr>
          <w:b/>
          <w:lang w:val="en-US"/>
        </w:rPr>
        <w:t>Student Name</w:t>
      </w:r>
      <w:r>
        <w:rPr>
          <w:lang w:val="en-US"/>
        </w:rPr>
        <w:t>: Roy Langa</w:t>
      </w:r>
    </w:p>
    <w:p w:rsidR="000D05EE" w:rsidRDefault="000D05EE">
      <w:pPr>
        <w:pStyle w:val="Standard"/>
        <w:rPr>
          <w:lang w:val="en-US"/>
        </w:rPr>
      </w:pPr>
    </w:p>
    <w:p w:rsidR="000D05EE" w:rsidRDefault="001657C0">
      <w:pPr>
        <w:pStyle w:val="Standard"/>
      </w:pPr>
      <w:r>
        <w:rPr>
          <w:b/>
          <w:lang w:val="en-US"/>
        </w:rPr>
        <w:t>Date of Submission</w:t>
      </w:r>
      <w:r>
        <w:rPr>
          <w:lang w:val="en-US"/>
        </w:rPr>
        <w:t>:</w:t>
      </w:r>
    </w:p>
    <w:p w:rsidR="000D05EE" w:rsidRDefault="000D05EE">
      <w:pPr>
        <w:pStyle w:val="Standard"/>
        <w:rPr>
          <w:lang w:val="en-US"/>
        </w:rPr>
      </w:pPr>
    </w:p>
    <w:p w:rsidR="000D05EE" w:rsidRDefault="000D05EE">
      <w:pPr>
        <w:pStyle w:val="Standard"/>
        <w:rPr>
          <w:lang w:val="en-US"/>
        </w:rPr>
      </w:pPr>
    </w:p>
    <w:p w:rsidR="000D05EE" w:rsidRDefault="001657C0">
      <w:pPr>
        <w:pStyle w:val="Standard"/>
      </w:pPr>
      <w:r>
        <w:rPr>
          <w:b/>
          <w:lang w:val="en-US"/>
        </w:rPr>
        <w:t>Signature</w:t>
      </w:r>
      <w:r>
        <w:rPr>
          <w:lang w:val="en-US"/>
        </w:rPr>
        <w:t>:</w:t>
      </w:r>
    </w:p>
    <w:p w:rsidR="000D05EE" w:rsidRDefault="000D05EE">
      <w:pPr>
        <w:pStyle w:val="Standard"/>
        <w:rPr>
          <w:lang w:val="en-US"/>
        </w:rPr>
      </w:pPr>
    </w:p>
    <w:p w:rsidR="000D05EE" w:rsidRDefault="000D05EE">
      <w:pPr>
        <w:pStyle w:val="Standard"/>
      </w:pPr>
    </w:p>
    <w:p w:rsidR="000D05EE" w:rsidRPr="00A7380A" w:rsidRDefault="001657C0" w:rsidP="00A7380A">
      <w:pPr>
        <w:pStyle w:val="Standard"/>
        <w:pageBreakBefore/>
        <w:spacing w:after="240" w:line="240" w:lineRule="auto"/>
        <w:ind w:firstLine="0"/>
        <w:jc w:val="center"/>
        <w:rPr>
          <w:b/>
          <w:sz w:val="32"/>
          <w:szCs w:val="32"/>
        </w:rPr>
      </w:pPr>
      <w:r>
        <w:rPr>
          <w:b/>
          <w:sz w:val="32"/>
          <w:szCs w:val="32"/>
        </w:rPr>
        <w:lastRenderedPageBreak/>
        <w:t>Abstract</w:t>
      </w:r>
    </w:p>
    <w:p w:rsidR="004C0549" w:rsidRDefault="004C0549">
      <w:pPr>
        <w:pStyle w:val="Standard"/>
        <w:ind w:firstLine="0"/>
      </w:pPr>
      <w:r>
        <w:t xml:space="preserve">With the internet expanding at a rapid rate, centralised data storage is become unfeasible. Fortunately, computing power and storage has become cheaper meaning greater availability of resources spread around the internet. This led to development of peer-to-peer storage and lookup protocols that enable distributed data storage </w:t>
      </w:r>
      <w:r w:rsidR="00633BB5">
        <w:t xml:space="preserve">to </w:t>
      </w:r>
      <w:r>
        <w:t>improv</w:t>
      </w:r>
      <w:r w:rsidR="00633BB5">
        <w:t>e</w:t>
      </w:r>
      <w:r>
        <w:t xml:space="preserve"> the scalability of internet applications.</w:t>
      </w:r>
    </w:p>
    <w:p w:rsidR="004C0549" w:rsidRDefault="004C0549">
      <w:pPr>
        <w:pStyle w:val="Standard"/>
        <w:ind w:firstLine="0"/>
      </w:pPr>
    </w:p>
    <w:p w:rsidR="000D05EE" w:rsidRDefault="001657C0">
      <w:pPr>
        <w:pStyle w:val="Standard"/>
        <w:ind w:firstLine="0"/>
      </w:pPr>
      <w:r>
        <w:t>This report will look at some of the prominent existing peer-to-peer storage protocols</w:t>
      </w:r>
      <w:r w:rsidR="004C0549">
        <w:t>, how devices join their networks and how the protocols handle the transient nature of internet devices</w:t>
      </w:r>
      <w:r w:rsidR="003436F3">
        <w:t xml:space="preserve">. When actions such as </w:t>
      </w:r>
      <w:r w:rsidR="004C0549">
        <w:t xml:space="preserve">graceful departures, </w:t>
      </w:r>
      <w:r w:rsidR="004C0B74">
        <w:t>timeouts during communication attempts and device crashes</w:t>
      </w:r>
      <w:r w:rsidR="003436F3">
        <w:t xml:space="preserve"> occur</w:t>
      </w:r>
      <w:r w:rsidR="004C0B74">
        <w:t>.</w:t>
      </w:r>
      <w:r w:rsidR="004C0549">
        <w:t xml:space="preserve"> </w:t>
      </w:r>
      <w:r w:rsidR="00766E3C">
        <w:t xml:space="preserve">The report documents the implementation of one of these protocols using an actor-model </w:t>
      </w:r>
      <w:r w:rsidR="00AF1FBA">
        <w:t>framework specifically the Chord protocol implemented with the Elixir programming language. The implementation takes a layered approach to the different components with a top layer to interact with the application, one or many Chord nodes represented as Elixir processes and a layer to emulate &lt;key, value&gt; storage.</w:t>
      </w:r>
    </w:p>
    <w:p w:rsidR="000D05EE" w:rsidRDefault="001657C0">
      <w:pPr>
        <w:pStyle w:val="Standard"/>
        <w:pageBreakBefore/>
        <w:spacing w:line="240" w:lineRule="auto"/>
        <w:rPr>
          <w:b/>
          <w:sz w:val="32"/>
          <w:szCs w:val="32"/>
        </w:rPr>
      </w:pPr>
      <w:r>
        <w:rPr>
          <w:b/>
          <w:sz w:val="32"/>
          <w:szCs w:val="32"/>
        </w:rPr>
        <w:lastRenderedPageBreak/>
        <w:t>Contents</w:t>
      </w:r>
    </w:p>
    <w:p w:rsidR="00905D71" w:rsidRDefault="00905D71">
      <w:pPr>
        <w:sectPr w:rsidR="00905D71">
          <w:footerReference w:type="default" r:id="rId9"/>
          <w:pgSz w:w="11906" w:h="16838"/>
          <w:pgMar w:top="2268" w:right="2268" w:bottom="2268" w:left="2268" w:header="720" w:footer="709" w:gutter="0"/>
          <w:cols w:space="720"/>
        </w:sectPr>
      </w:pPr>
    </w:p>
    <w:p w:rsidR="000D05EE" w:rsidRDefault="000D05EE">
      <w:pPr>
        <w:pStyle w:val="Standard"/>
        <w:spacing w:line="240" w:lineRule="auto"/>
        <w:rPr>
          <w:b/>
          <w:sz w:val="32"/>
          <w:szCs w:val="32"/>
        </w:rPr>
      </w:pPr>
    </w:p>
    <w:p w:rsidR="00FC44BD" w:rsidRDefault="001657C0">
      <w:pPr>
        <w:pStyle w:val="TOC1"/>
        <w:tabs>
          <w:tab w:val="left" w:pos="400"/>
          <w:tab w:val="right" w:leader="dot" w:pos="7360"/>
        </w:tabs>
        <w:rPr>
          <w:rFonts w:asciiTheme="minorHAnsi" w:eastAsiaTheme="minorEastAsia" w:hAnsiTheme="minorHAnsi" w:cstheme="minorBidi"/>
          <w:noProof/>
          <w:sz w:val="22"/>
          <w:lang w:val="en-GB" w:eastAsia="en-GB"/>
        </w:rPr>
      </w:pPr>
      <w:r>
        <w:rPr>
          <w:bCs/>
          <w:szCs w:val="24"/>
        </w:rPr>
        <w:fldChar w:fldCharType="begin"/>
      </w:r>
      <w:r>
        <w:instrText xml:space="preserve"> TOC \o "1-3" \u \h </w:instrText>
      </w:r>
      <w:r>
        <w:rPr>
          <w:bCs/>
          <w:szCs w:val="24"/>
        </w:rPr>
        <w:fldChar w:fldCharType="separate"/>
      </w:r>
      <w:hyperlink w:anchor="_Toc48667815" w:history="1">
        <w:r w:rsidR="00FC44BD" w:rsidRPr="00B27007">
          <w:rPr>
            <w:rStyle w:val="Hyperlink"/>
            <w:noProof/>
          </w:rPr>
          <w:t>1</w:t>
        </w:r>
        <w:r w:rsidR="00FC44BD">
          <w:rPr>
            <w:rFonts w:asciiTheme="minorHAnsi" w:eastAsiaTheme="minorEastAsia" w:hAnsiTheme="minorHAnsi" w:cstheme="minorBidi"/>
            <w:noProof/>
            <w:sz w:val="22"/>
            <w:lang w:val="en-GB" w:eastAsia="en-GB"/>
          </w:rPr>
          <w:tab/>
        </w:r>
        <w:r w:rsidR="00FC44BD" w:rsidRPr="00B27007">
          <w:rPr>
            <w:rStyle w:val="Hyperlink"/>
            <w:noProof/>
          </w:rPr>
          <w:t>Introduction</w:t>
        </w:r>
        <w:r w:rsidR="00FC44BD">
          <w:rPr>
            <w:noProof/>
          </w:rPr>
          <w:tab/>
        </w:r>
        <w:r w:rsidR="00FC44BD">
          <w:rPr>
            <w:noProof/>
          </w:rPr>
          <w:fldChar w:fldCharType="begin"/>
        </w:r>
        <w:r w:rsidR="00FC44BD">
          <w:rPr>
            <w:noProof/>
          </w:rPr>
          <w:instrText xml:space="preserve"> PAGEREF _Toc48667815 \h </w:instrText>
        </w:r>
        <w:r w:rsidR="00FC44BD">
          <w:rPr>
            <w:noProof/>
          </w:rPr>
        </w:r>
        <w:r w:rsidR="00FC44BD">
          <w:rPr>
            <w:noProof/>
          </w:rPr>
          <w:fldChar w:fldCharType="separate"/>
        </w:r>
        <w:r w:rsidR="00FC44BD">
          <w:rPr>
            <w:noProof/>
          </w:rPr>
          <w:t>1</w:t>
        </w:r>
        <w:r w:rsidR="00FC44BD">
          <w:rPr>
            <w:noProof/>
          </w:rPr>
          <w:fldChar w:fldCharType="end"/>
        </w:r>
      </w:hyperlink>
    </w:p>
    <w:p w:rsidR="00FC44BD" w:rsidRDefault="002D242A">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16" w:history="1">
        <w:r w:rsidR="00FC44BD" w:rsidRPr="00B27007">
          <w:rPr>
            <w:rStyle w:val="Hyperlink"/>
            <w:noProof/>
          </w:rPr>
          <w:t>2</w:t>
        </w:r>
        <w:r w:rsidR="00FC44BD">
          <w:rPr>
            <w:rFonts w:asciiTheme="minorHAnsi" w:eastAsiaTheme="minorEastAsia" w:hAnsiTheme="minorHAnsi" w:cstheme="minorBidi"/>
            <w:noProof/>
            <w:sz w:val="22"/>
            <w:lang w:val="en-GB" w:eastAsia="en-GB"/>
          </w:rPr>
          <w:tab/>
        </w:r>
        <w:r w:rsidR="00FC44BD" w:rsidRPr="00B27007">
          <w:rPr>
            <w:rStyle w:val="Hyperlink"/>
            <w:noProof/>
          </w:rPr>
          <w:t>Background Research</w:t>
        </w:r>
        <w:r w:rsidR="00FC44BD">
          <w:rPr>
            <w:noProof/>
          </w:rPr>
          <w:tab/>
        </w:r>
        <w:r w:rsidR="00FC44BD">
          <w:rPr>
            <w:noProof/>
          </w:rPr>
          <w:fldChar w:fldCharType="begin"/>
        </w:r>
        <w:r w:rsidR="00FC44BD">
          <w:rPr>
            <w:noProof/>
          </w:rPr>
          <w:instrText xml:space="preserve"> PAGEREF _Toc48667816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2D242A">
      <w:pPr>
        <w:pStyle w:val="TOC2"/>
        <w:tabs>
          <w:tab w:val="right" w:leader="dot" w:pos="7360"/>
        </w:tabs>
        <w:rPr>
          <w:rFonts w:asciiTheme="minorHAnsi" w:eastAsiaTheme="minorEastAsia" w:hAnsiTheme="minorHAnsi" w:cstheme="minorBidi"/>
          <w:noProof/>
          <w:sz w:val="22"/>
          <w:lang w:val="en-GB" w:eastAsia="en-GB"/>
        </w:rPr>
      </w:pPr>
      <w:hyperlink w:anchor="_Toc48667817" w:history="1">
        <w:r w:rsidR="00FC44BD" w:rsidRPr="00B27007">
          <w:rPr>
            <w:rStyle w:val="Hyperlink"/>
            <w:noProof/>
          </w:rPr>
          <w:t>2.1 Napster</w:t>
        </w:r>
        <w:r w:rsidR="00FC44BD">
          <w:rPr>
            <w:noProof/>
          </w:rPr>
          <w:tab/>
        </w:r>
        <w:r w:rsidR="00FC44BD">
          <w:rPr>
            <w:noProof/>
          </w:rPr>
          <w:fldChar w:fldCharType="begin"/>
        </w:r>
        <w:r w:rsidR="00FC44BD">
          <w:rPr>
            <w:noProof/>
          </w:rPr>
          <w:instrText xml:space="preserve"> PAGEREF _Toc48667817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2D242A">
      <w:pPr>
        <w:pStyle w:val="TOC2"/>
        <w:tabs>
          <w:tab w:val="right" w:leader="dot" w:pos="7360"/>
        </w:tabs>
        <w:rPr>
          <w:rFonts w:asciiTheme="minorHAnsi" w:eastAsiaTheme="minorEastAsia" w:hAnsiTheme="minorHAnsi" w:cstheme="minorBidi"/>
          <w:noProof/>
          <w:sz w:val="22"/>
          <w:lang w:val="en-GB" w:eastAsia="en-GB"/>
        </w:rPr>
      </w:pPr>
      <w:hyperlink w:anchor="_Toc48667818" w:history="1">
        <w:r w:rsidR="00FC44BD" w:rsidRPr="00B27007">
          <w:rPr>
            <w:rStyle w:val="Hyperlink"/>
            <w:noProof/>
          </w:rPr>
          <w:t>2.2 Gnutella</w:t>
        </w:r>
        <w:r w:rsidR="00FC44BD">
          <w:rPr>
            <w:noProof/>
          </w:rPr>
          <w:tab/>
        </w:r>
        <w:r w:rsidR="00FC44BD">
          <w:rPr>
            <w:noProof/>
          </w:rPr>
          <w:fldChar w:fldCharType="begin"/>
        </w:r>
        <w:r w:rsidR="00FC44BD">
          <w:rPr>
            <w:noProof/>
          </w:rPr>
          <w:instrText xml:space="preserve"> PAGEREF _Toc48667818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2D242A">
      <w:pPr>
        <w:pStyle w:val="TOC2"/>
        <w:tabs>
          <w:tab w:val="right" w:leader="dot" w:pos="7360"/>
        </w:tabs>
        <w:rPr>
          <w:rFonts w:asciiTheme="minorHAnsi" w:eastAsiaTheme="minorEastAsia" w:hAnsiTheme="minorHAnsi" w:cstheme="minorBidi"/>
          <w:noProof/>
          <w:sz w:val="22"/>
          <w:lang w:val="en-GB" w:eastAsia="en-GB"/>
        </w:rPr>
      </w:pPr>
      <w:hyperlink w:anchor="_Toc48667819" w:history="1">
        <w:r w:rsidR="00FC44BD" w:rsidRPr="00B27007">
          <w:rPr>
            <w:rStyle w:val="Hyperlink"/>
            <w:noProof/>
          </w:rPr>
          <w:t>2.3 Content Addressable Network (CAN)</w:t>
        </w:r>
        <w:r w:rsidR="00FC44BD">
          <w:rPr>
            <w:noProof/>
          </w:rPr>
          <w:tab/>
        </w:r>
        <w:r w:rsidR="00FC44BD">
          <w:rPr>
            <w:noProof/>
          </w:rPr>
          <w:fldChar w:fldCharType="begin"/>
        </w:r>
        <w:r w:rsidR="00FC44BD">
          <w:rPr>
            <w:noProof/>
          </w:rPr>
          <w:instrText xml:space="preserve"> PAGEREF _Toc48667819 \h </w:instrText>
        </w:r>
        <w:r w:rsidR="00FC44BD">
          <w:rPr>
            <w:noProof/>
          </w:rPr>
        </w:r>
        <w:r w:rsidR="00FC44BD">
          <w:rPr>
            <w:noProof/>
          </w:rPr>
          <w:fldChar w:fldCharType="separate"/>
        </w:r>
        <w:r w:rsidR="00FC44BD">
          <w:rPr>
            <w:noProof/>
          </w:rPr>
          <w:t>3</w:t>
        </w:r>
        <w:r w:rsidR="00FC44BD">
          <w:rPr>
            <w:noProof/>
          </w:rPr>
          <w:fldChar w:fldCharType="end"/>
        </w:r>
      </w:hyperlink>
    </w:p>
    <w:p w:rsidR="00FC44BD" w:rsidRDefault="002D242A">
      <w:pPr>
        <w:pStyle w:val="TOC2"/>
        <w:tabs>
          <w:tab w:val="right" w:leader="dot" w:pos="7360"/>
        </w:tabs>
        <w:rPr>
          <w:rFonts w:asciiTheme="minorHAnsi" w:eastAsiaTheme="minorEastAsia" w:hAnsiTheme="minorHAnsi" w:cstheme="minorBidi"/>
          <w:noProof/>
          <w:sz w:val="22"/>
          <w:lang w:val="en-GB" w:eastAsia="en-GB"/>
        </w:rPr>
      </w:pPr>
      <w:hyperlink w:anchor="_Toc48667820" w:history="1">
        <w:r w:rsidR="00FC44BD" w:rsidRPr="00B27007">
          <w:rPr>
            <w:rStyle w:val="Hyperlink"/>
            <w:noProof/>
          </w:rPr>
          <w:t>2.4 Chord</w:t>
        </w:r>
        <w:r w:rsidR="00FC44BD">
          <w:rPr>
            <w:noProof/>
          </w:rPr>
          <w:tab/>
        </w:r>
        <w:r w:rsidR="00FC44BD">
          <w:rPr>
            <w:noProof/>
          </w:rPr>
          <w:fldChar w:fldCharType="begin"/>
        </w:r>
        <w:r w:rsidR="00FC44BD">
          <w:rPr>
            <w:noProof/>
          </w:rPr>
          <w:instrText xml:space="preserve"> PAGEREF _Toc48667820 \h </w:instrText>
        </w:r>
        <w:r w:rsidR="00FC44BD">
          <w:rPr>
            <w:noProof/>
          </w:rPr>
        </w:r>
        <w:r w:rsidR="00FC44BD">
          <w:rPr>
            <w:noProof/>
          </w:rPr>
          <w:fldChar w:fldCharType="separate"/>
        </w:r>
        <w:r w:rsidR="00FC44BD">
          <w:rPr>
            <w:noProof/>
          </w:rPr>
          <w:t>5</w:t>
        </w:r>
        <w:r w:rsidR="00FC44BD">
          <w:rPr>
            <w:noProof/>
          </w:rPr>
          <w:fldChar w:fldCharType="end"/>
        </w:r>
      </w:hyperlink>
    </w:p>
    <w:p w:rsidR="00FC44BD" w:rsidRDefault="002D242A">
      <w:pPr>
        <w:pStyle w:val="TOC2"/>
        <w:tabs>
          <w:tab w:val="right" w:leader="dot" w:pos="7360"/>
        </w:tabs>
        <w:rPr>
          <w:rFonts w:asciiTheme="minorHAnsi" w:eastAsiaTheme="minorEastAsia" w:hAnsiTheme="minorHAnsi" w:cstheme="minorBidi"/>
          <w:noProof/>
          <w:sz w:val="22"/>
          <w:lang w:val="en-GB" w:eastAsia="en-GB"/>
        </w:rPr>
      </w:pPr>
      <w:hyperlink w:anchor="_Toc48667821" w:history="1">
        <w:r w:rsidR="00FC44BD" w:rsidRPr="00B27007">
          <w:rPr>
            <w:rStyle w:val="Hyperlink"/>
            <w:noProof/>
          </w:rPr>
          <w:t>2.5 Kademlia</w:t>
        </w:r>
        <w:r w:rsidR="00FC44BD">
          <w:rPr>
            <w:noProof/>
          </w:rPr>
          <w:tab/>
        </w:r>
        <w:r w:rsidR="00FC44BD">
          <w:rPr>
            <w:noProof/>
          </w:rPr>
          <w:fldChar w:fldCharType="begin"/>
        </w:r>
        <w:r w:rsidR="00FC44BD">
          <w:rPr>
            <w:noProof/>
          </w:rPr>
          <w:instrText xml:space="preserve"> PAGEREF _Toc48667821 \h </w:instrText>
        </w:r>
        <w:r w:rsidR="00FC44BD">
          <w:rPr>
            <w:noProof/>
          </w:rPr>
        </w:r>
        <w:r w:rsidR="00FC44BD">
          <w:rPr>
            <w:noProof/>
          </w:rPr>
          <w:fldChar w:fldCharType="separate"/>
        </w:r>
        <w:r w:rsidR="00FC44BD">
          <w:rPr>
            <w:noProof/>
          </w:rPr>
          <w:t>7</w:t>
        </w:r>
        <w:r w:rsidR="00FC44BD">
          <w:rPr>
            <w:noProof/>
          </w:rPr>
          <w:fldChar w:fldCharType="end"/>
        </w:r>
      </w:hyperlink>
    </w:p>
    <w:p w:rsidR="00FC44BD" w:rsidRDefault="002D242A">
      <w:pPr>
        <w:pStyle w:val="TOC2"/>
        <w:tabs>
          <w:tab w:val="right" w:leader="dot" w:pos="7360"/>
        </w:tabs>
        <w:rPr>
          <w:rFonts w:asciiTheme="minorHAnsi" w:eastAsiaTheme="minorEastAsia" w:hAnsiTheme="minorHAnsi" w:cstheme="minorBidi"/>
          <w:noProof/>
          <w:sz w:val="22"/>
          <w:lang w:val="en-GB" w:eastAsia="en-GB"/>
        </w:rPr>
      </w:pPr>
      <w:hyperlink w:anchor="_Toc48667822" w:history="1">
        <w:r w:rsidR="00FC44BD" w:rsidRPr="00B27007">
          <w:rPr>
            <w:rStyle w:val="Hyperlink"/>
            <w:noProof/>
          </w:rPr>
          <w:t>2.6 Skip Graph</w:t>
        </w:r>
        <w:r w:rsidR="00FC44BD">
          <w:rPr>
            <w:noProof/>
          </w:rPr>
          <w:tab/>
        </w:r>
        <w:r w:rsidR="00FC44BD">
          <w:rPr>
            <w:noProof/>
          </w:rPr>
          <w:fldChar w:fldCharType="begin"/>
        </w:r>
        <w:r w:rsidR="00FC44BD">
          <w:rPr>
            <w:noProof/>
          </w:rPr>
          <w:instrText xml:space="preserve"> PAGEREF _Toc48667822 \h </w:instrText>
        </w:r>
        <w:r w:rsidR="00FC44BD">
          <w:rPr>
            <w:noProof/>
          </w:rPr>
        </w:r>
        <w:r w:rsidR="00FC44BD">
          <w:rPr>
            <w:noProof/>
          </w:rPr>
          <w:fldChar w:fldCharType="separate"/>
        </w:r>
        <w:r w:rsidR="00FC44BD">
          <w:rPr>
            <w:noProof/>
          </w:rPr>
          <w:t>8</w:t>
        </w:r>
        <w:r w:rsidR="00FC44BD">
          <w:rPr>
            <w:noProof/>
          </w:rPr>
          <w:fldChar w:fldCharType="end"/>
        </w:r>
      </w:hyperlink>
    </w:p>
    <w:p w:rsidR="00FC44BD" w:rsidRDefault="002D242A">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3" w:history="1">
        <w:r w:rsidR="00FC44BD" w:rsidRPr="00B27007">
          <w:rPr>
            <w:rStyle w:val="Hyperlink"/>
            <w:noProof/>
          </w:rPr>
          <w:t>3</w:t>
        </w:r>
        <w:r w:rsidR="00FC44BD">
          <w:rPr>
            <w:rFonts w:asciiTheme="minorHAnsi" w:eastAsiaTheme="minorEastAsia" w:hAnsiTheme="minorHAnsi" w:cstheme="minorBidi"/>
            <w:noProof/>
            <w:sz w:val="22"/>
            <w:lang w:val="en-GB" w:eastAsia="en-GB"/>
          </w:rPr>
          <w:tab/>
        </w:r>
        <w:r w:rsidR="00FC44BD" w:rsidRPr="00B27007">
          <w:rPr>
            <w:rStyle w:val="Hyperlink"/>
            <w:noProof/>
          </w:rPr>
          <w:t>Planning</w:t>
        </w:r>
        <w:r w:rsidR="00FC44BD">
          <w:rPr>
            <w:noProof/>
          </w:rPr>
          <w:tab/>
        </w:r>
        <w:r w:rsidR="00FC44BD">
          <w:rPr>
            <w:noProof/>
          </w:rPr>
          <w:fldChar w:fldCharType="begin"/>
        </w:r>
        <w:r w:rsidR="00FC44BD">
          <w:rPr>
            <w:noProof/>
          </w:rPr>
          <w:instrText xml:space="preserve"> PAGEREF _Toc48667823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2D242A">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4" w:history="1">
        <w:r w:rsidR="00FC44BD" w:rsidRPr="00B27007">
          <w:rPr>
            <w:rStyle w:val="Hyperlink"/>
            <w:noProof/>
          </w:rPr>
          <w:t>3.1</w:t>
        </w:r>
        <w:r w:rsidR="00FC44BD">
          <w:rPr>
            <w:rFonts w:asciiTheme="minorHAnsi" w:eastAsiaTheme="minorEastAsia" w:hAnsiTheme="minorHAnsi" w:cstheme="minorBidi"/>
            <w:noProof/>
            <w:sz w:val="22"/>
            <w:lang w:val="en-GB" w:eastAsia="en-GB"/>
          </w:rPr>
          <w:tab/>
        </w:r>
        <w:r w:rsidR="00FC44BD" w:rsidRPr="00B27007">
          <w:rPr>
            <w:rStyle w:val="Hyperlink"/>
            <w:noProof/>
          </w:rPr>
          <w:t>Engineering Method</w:t>
        </w:r>
        <w:r w:rsidR="00FC44BD">
          <w:rPr>
            <w:noProof/>
          </w:rPr>
          <w:tab/>
        </w:r>
        <w:r w:rsidR="00FC44BD">
          <w:rPr>
            <w:noProof/>
          </w:rPr>
          <w:fldChar w:fldCharType="begin"/>
        </w:r>
        <w:r w:rsidR="00FC44BD">
          <w:rPr>
            <w:noProof/>
          </w:rPr>
          <w:instrText xml:space="preserve"> PAGEREF _Toc48667824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2D242A">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5" w:history="1">
        <w:r w:rsidR="00FC44BD" w:rsidRPr="00B27007">
          <w:rPr>
            <w:rStyle w:val="Hyperlink"/>
            <w:noProof/>
          </w:rPr>
          <w:t>3.2</w:t>
        </w:r>
        <w:r w:rsidR="00FC44BD">
          <w:rPr>
            <w:rFonts w:asciiTheme="minorHAnsi" w:eastAsiaTheme="minorEastAsia" w:hAnsiTheme="minorHAnsi" w:cstheme="minorBidi"/>
            <w:noProof/>
            <w:sz w:val="22"/>
            <w:lang w:val="en-GB" w:eastAsia="en-GB"/>
          </w:rPr>
          <w:tab/>
        </w:r>
        <w:r w:rsidR="00FC44BD" w:rsidRPr="00B27007">
          <w:rPr>
            <w:rStyle w:val="Hyperlink"/>
            <w:noProof/>
          </w:rPr>
          <w:t>Requirements Analysis</w:t>
        </w:r>
        <w:r w:rsidR="00FC44BD">
          <w:rPr>
            <w:noProof/>
          </w:rPr>
          <w:tab/>
        </w:r>
        <w:r w:rsidR="00FC44BD">
          <w:rPr>
            <w:noProof/>
          </w:rPr>
          <w:fldChar w:fldCharType="begin"/>
        </w:r>
        <w:r w:rsidR="00FC44BD">
          <w:rPr>
            <w:noProof/>
          </w:rPr>
          <w:instrText xml:space="preserve"> PAGEREF _Toc48667825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2D242A">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6" w:history="1">
        <w:r w:rsidR="00FC44BD" w:rsidRPr="00B27007">
          <w:rPr>
            <w:rStyle w:val="Hyperlink"/>
            <w:noProof/>
          </w:rPr>
          <w:t>4</w:t>
        </w:r>
        <w:r w:rsidR="00FC44BD">
          <w:rPr>
            <w:rFonts w:asciiTheme="minorHAnsi" w:eastAsiaTheme="minorEastAsia" w:hAnsiTheme="minorHAnsi" w:cstheme="minorBidi"/>
            <w:noProof/>
            <w:sz w:val="22"/>
            <w:lang w:val="en-GB" w:eastAsia="en-GB"/>
          </w:rPr>
          <w:tab/>
        </w:r>
        <w:r w:rsidR="00FC44BD" w:rsidRPr="00B27007">
          <w:rPr>
            <w:rStyle w:val="Hyperlink"/>
            <w:noProof/>
          </w:rPr>
          <w:t>Design</w:t>
        </w:r>
        <w:r w:rsidR="00FC44BD">
          <w:rPr>
            <w:noProof/>
          </w:rPr>
          <w:tab/>
        </w:r>
        <w:r w:rsidR="00FC44BD">
          <w:rPr>
            <w:noProof/>
          </w:rPr>
          <w:fldChar w:fldCharType="begin"/>
        </w:r>
        <w:r w:rsidR="00FC44BD">
          <w:rPr>
            <w:noProof/>
          </w:rPr>
          <w:instrText xml:space="preserve"> PAGEREF _Toc48667826 \h </w:instrText>
        </w:r>
        <w:r w:rsidR="00FC44BD">
          <w:rPr>
            <w:noProof/>
          </w:rPr>
        </w:r>
        <w:r w:rsidR="00FC44BD">
          <w:rPr>
            <w:noProof/>
          </w:rPr>
          <w:fldChar w:fldCharType="separate"/>
        </w:r>
        <w:r w:rsidR="00FC44BD">
          <w:rPr>
            <w:noProof/>
          </w:rPr>
          <w:t>11</w:t>
        </w:r>
        <w:r w:rsidR="00FC44BD">
          <w:rPr>
            <w:noProof/>
          </w:rPr>
          <w:fldChar w:fldCharType="end"/>
        </w:r>
      </w:hyperlink>
    </w:p>
    <w:p w:rsidR="00FC44BD" w:rsidRDefault="002D242A">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7" w:history="1">
        <w:r w:rsidR="00FC44BD" w:rsidRPr="00B27007">
          <w:rPr>
            <w:rStyle w:val="Hyperlink"/>
            <w:noProof/>
          </w:rPr>
          <w:t>5</w:t>
        </w:r>
        <w:r w:rsidR="00FC44BD">
          <w:rPr>
            <w:rFonts w:asciiTheme="minorHAnsi" w:eastAsiaTheme="minorEastAsia" w:hAnsiTheme="minorHAnsi" w:cstheme="minorBidi"/>
            <w:noProof/>
            <w:sz w:val="22"/>
            <w:lang w:val="en-GB" w:eastAsia="en-GB"/>
          </w:rPr>
          <w:tab/>
        </w:r>
        <w:r w:rsidR="00FC44BD" w:rsidRPr="00B27007">
          <w:rPr>
            <w:rStyle w:val="Hyperlink"/>
            <w:noProof/>
          </w:rPr>
          <w:t>Implementation</w:t>
        </w:r>
        <w:r w:rsidR="00FC44BD">
          <w:rPr>
            <w:noProof/>
          </w:rPr>
          <w:tab/>
        </w:r>
        <w:r w:rsidR="00FC44BD">
          <w:rPr>
            <w:noProof/>
          </w:rPr>
          <w:fldChar w:fldCharType="begin"/>
        </w:r>
        <w:r w:rsidR="00FC44BD">
          <w:rPr>
            <w:noProof/>
          </w:rPr>
          <w:instrText xml:space="preserve"> PAGEREF _Toc48667827 \h </w:instrText>
        </w:r>
        <w:r w:rsidR="00FC44BD">
          <w:rPr>
            <w:noProof/>
          </w:rPr>
        </w:r>
        <w:r w:rsidR="00FC44BD">
          <w:rPr>
            <w:noProof/>
          </w:rPr>
          <w:fldChar w:fldCharType="separate"/>
        </w:r>
        <w:r w:rsidR="00FC44BD">
          <w:rPr>
            <w:noProof/>
          </w:rPr>
          <w:t>12</w:t>
        </w:r>
        <w:r w:rsidR="00FC44BD">
          <w:rPr>
            <w:noProof/>
          </w:rPr>
          <w:fldChar w:fldCharType="end"/>
        </w:r>
      </w:hyperlink>
    </w:p>
    <w:p w:rsidR="00FC44BD" w:rsidRDefault="002D242A">
      <w:pPr>
        <w:pStyle w:val="TOC2"/>
        <w:tabs>
          <w:tab w:val="right" w:leader="dot" w:pos="7360"/>
        </w:tabs>
        <w:rPr>
          <w:rFonts w:asciiTheme="minorHAnsi" w:eastAsiaTheme="minorEastAsia" w:hAnsiTheme="minorHAnsi" w:cstheme="minorBidi"/>
          <w:noProof/>
          <w:sz w:val="22"/>
          <w:lang w:val="en-GB" w:eastAsia="en-GB"/>
        </w:rPr>
      </w:pPr>
      <w:hyperlink w:anchor="_Toc48667828" w:history="1">
        <w:r w:rsidR="00FC44BD" w:rsidRPr="00B27007">
          <w:rPr>
            <w:rStyle w:val="Hyperlink"/>
            <w:noProof/>
          </w:rPr>
          <w:t>5.1 An overview of OTP design</w:t>
        </w:r>
        <w:r w:rsidR="00FC44BD">
          <w:rPr>
            <w:noProof/>
          </w:rPr>
          <w:tab/>
        </w:r>
        <w:r w:rsidR="00FC44BD">
          <w:rPr>
            <w:noProof/>
          </w:rPr>
          <w:fldChar w:fldCharType="begin"/>
        </w:r>
        <w:r w:rsidR="00FC44BD">
          <w:rPr>
            <w:noProof/>
          </w:rPr>
          <w:instrText xml:space="preserve"> PAGEREF _Toc48667828 \h </w:instrText>
        </w:r>
        <w:r w:rsidR="00FC44BD">
          <w:rPr>
            <w:noProof/>
          </w:rPr>
        </w:r>
        <w:r w:rsidR="00FC44BD">
          <w:rPr>
            <w:noProof/>
          </w:rPr>
          <w:fldChar w:fldCharType="separate"/>
        </w:r>
        <w:r w:rsidR="00FC44BD">
          <w:rPr>
            <w:noProof/>
          </w:rPr>
          <w:t>12</w:t>
        </w:r>
        <w:r w:rsidR="00FC44BD">
          <w:rPr>
            <w:noProof/>
          </w:rPr>
          <w:fldChar w:fldCharType="end"/>
        </w:r>
      </w:hyperlink>
    </w:p>
    <w:p w:rsidR="00FC44BD" w:rsidRDefault="002D242A">
      <w:pPr>
        <w:pStyle w:val="TOC2"/>
        <w:tabs>
          <w:tab w:val="right" w:leader="dot" w:pos="7360"/>
        </w:tabs>
        <w:rPr>
          <w:rFonts w:asciiTheme="minorHAnsi" w:eastAsiaTheme="minorEastAsia" w:hAnsiTheme="minorHAnsi" w:cstheme="minorBidi"/>
          <w:noProof/>
          <w:sz w:val="22"/>
          <w:lang w:val="en-GB" w:eastAsia="en-GB"/>
        </w:rPr>
      </w:pPr>
      <w:hyperlink w:anchor="_Toc48667829" w:history="1">
        <w:r w:rsidR="00FC44BD" w:rsidRPr="00B27007">
          <w:rPr>
            <w:rStyle w:val="Hyperlink"/>
            <w:noProof/>
          </w:rPr>
          <w:t>5.2 Node Logic</w:t>
        </w:r>
        <w:r w:rsidR="00FC44BD">
          <w:rPr>
            <w:noProof/>
          </w:rPr>
          <w:tab/>
        </w:r>
        <w:r w:rsidR="00FC44BD">
          <w:rPr>
            <w:noProof/>
          </w:rPr>
          <w:fldChar w:fldCharType="begin"/>
        </w:r>
        <w:r w:rsidR="00FC44BD">
          <w:rPr>
            <w:noProof/>
          </w:rPr>
          <w:instrText xml:space="preserve"> PAGEREF _Toc48667829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2D242A">
      <w:pPr>
        <w:pStyle w:val="TOC3"/>
        <w:tabs>
          <w:tab w:val="right" w:leader="dot" w:pos="7360"/>
        </w:tabs>
        <w:rPr>
          <w:rFonts w:asciiTheme="minorHAnsi" w:eastAsiaTheme="minorEastAsia" w:hAnsiTheme="minorHAnsi" w:cstheme="minorBidi"/>
          <w:noProof/>
          <w:sz w:val="22"/>
          <w:lang w:val="en-GB" w:eastAsia="en-GB"/>
        </w:rPr>
      </w:pPr>
      <w:hyperlink w:anchor="_Toc48667830" w:history="1">
        <w:r w:rsidR="00FC44BD" w:rsidRPr="00B27007">
          <w:rPr>
            <w:rStyle w:val="Hyperlink"/>
            <w:noProof/>
          </w:rPr>
          <w:t>5.2.1 OTP design implementation</w:t>
        </w:r>
        <w:r w:rsidR="00FC44BD">
          <w:rPr>
            <w:noProof/>
          </w:rPr>
          <w:tab/>
        </w:r>
        <w:r w:rsidR="00FC44BD">
          <w:rPr>
            <w:noProof/>
          </w:rPr>
          <w:fldChar w:fldCharType="begin"/>
        </w:r>
        <w:r w:rsidR="00FC44BD">
          <w:rPr>
            <w:noProof/>
          </w:rPr>
          <w:instrText xml:space="preserve"> PAGEREF _Toc48667830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2D242A">
      <w:pPr>
        <w:pStyle w:val="TOC3"/>
        <w:tabs>
          <w:tab w:val="right" w:leader="dot" w:pos="7360"/>
        </w:tabs>
        <w:rPr>
          <w:rFonts w:asciiTheme="minorHAnsi" w:eastAsiaTheme="minorEastAsia" w:hAnsiTheme="minorHAnsi" w:cstheme="minorBidi"/>
          <w:noProof/>
          <w:sz w:val="22"/>
          <w:lang w:val="en-GB" w:eastAsia="en-GB"/>
        </w:rPr>
      </w:pPr>
      <w:hyperlink w:anchor="_Toc48667831" w:history="1">
        <w:r w:rsidR="00FC44BD" w:rsidRPr="00B27007">
          <w:rPr>
            <w:rStyle w:val="Hyperlink"/>
            <w:noProof/>
          </w:rPr>
          <w:t>5.2.2 Node State</w:t>
        </w:r>
        <w:r w:rsidR="00FC44BD">
          <w:rPr>
            <w:noProof/>
          </w:rPr>
          <w:tab/>
        </w:r>
        <w:r w:rsidR="00FC44BD">
          <w:rPr>
            <w:noProof/>
          </w:rPr>
          <w:fldChar w:fldCharType="begin"/>
        </w:r>
        <w:r w:rsidR="00FC44BD">
          <w:rPr>
            <w:noProof/>
          </w:rPr>
          <w:instrText xml:space="preserve"> PAGEREF _Toc48667831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2D242A">
      <w:pPr>
        <w:pStyle w:val="TOC3"/>
        <w:tabs>
          <w:tab w:val="right" w:leader="dot" w:pos="7360"/>
        </w:tabs>
        <w:rPr>
          <w:rFonts w:asciiTheme="minorHAnsi" w:eastAsiaTheme="minorEastAsia" w:hAnsiTheme="minorHAnsi" w:cstheme="minorBidi"/>
          <w:noProof/>
          <w:sz w:val="22"/>
          <w:lang w:val="en-GB" w:eastAsia="en-GB"/>
        </w:rPr>
      </w:pPr>
      <w:hyperlink w:anchor="_Toc48667832" w:history="1">
        <w:r w:rsidR="00FC44BD" w:rsidRPr="00B27007">
          <w:rPr>
            <w:rStyle w:val="Hyperlink"/>
            <w:noProof/>
          </w:rPr>
          <w:t>5.2.3 Node Object Representation</w:t>
        </w:r>
        <w:r w:rsidR="00FC44BD">
          <w:rPr>
            <w:noProof/>
          </w:rPr>
          <w:tab/>
        </w:r>
        <w:r w:rsidR="00FC44BD">
          <w:rPr>
            <w:noProof/>
          </w:rPr>
          <w:fldChar w:fldCharType="begin"/>
        </w:r>
        <w:r w:rsidR="00FC44BD">
          <w:rPr>
            <w:noProof/>
          </w:rPr>
          <w:instrText xml:space="preserve"> PAGEREF _Toc48667832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2D242A">
      <w:pPr>
        <w:pStyle w:val="TOC3"/>
        <w:tabs>
          <w:tab w:val="right" w:leader="dot" w:pos="7360"/>
        </w:tabs>
        <w:rPr>
          <w:rFonts w:asciiTheme="minorHAnsi" w:eastAsiaTheme="minorEastAsia" w:hAnsiTheme="minorHAnsi" w:cstheme="minorBidi"/>
          <w:noProof/>
          <w:sz w:val="22"/>
          <w:lang w:val="en-GB" w:eastAsia="en-GB"/>
        </w:rPr>
      </w:pPr>
      <w:hyperlink w:anchor="_Toc48667833" w:history="1">
        <w:r w:rsidR="00FC44BD" w:rsidRPr="00B27007">
          <w:rPr>
            <w:rStyle w:val="Hyperlink"/>
            <w:noProof/>
          </w:rPr>
          <w:t>5.2.4 Synchronous Callback Example</w:t>
        </w:r>
        <w:r w:rsidR="00FC44BD">
          <w:rPr>
            <w:noProof/>
          </w:rPr>
          <w:tab/>
        </w:r>
        <w:r w:rsidR="00FC44BD">
          <w:rPr>
            <w:noProof/>
          </w:rPr>
          <w:fldChar w:fldCharType="begin"/>
        </w:r>
        <w:r w:rsidR="00FC44BD">
          <w:rPr>
            <w:noProof/>
          </w:rPr>
          <w:instrText xml:space="preserve"> PAGEREF _Toc48667833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2D242A">
      <w:pPr>
        <w:pStyle w:val="TOC3"/>
        <w:tabs>
          <w:tab w:val="right" w:leader="dot" w:pos="7360"/>
        </w:tabs>
        <w:rPr>
          <w:rFonts w:asciiTheme="minorHAnsi" w:eastAsiaTheme="minorEastAsia" w:hAnsiTheme="minorHAnsi" w:cstheme="minorBidi"/>
          <w:noProof/>
          <w:sz w:val="22"/>
          <w:lang w:val="en-GB" w:eastAsia="en-GB"/>
        </w:rPr>
      </w:pPr>
      <w:hyperlink w:anchor="_Toc48667834" w:history="1">
        <w:r w:rsidR="00FC44BD" w:rsidRPr="00B27007">
          <w:rPr>
            <w:rStyle w:val="Hyperlink"/>
            <w:noProof/>
          </w:rPr>
          <w:t>5.2.5 Asynchronous Callback Example</w:t>
        </w:r>
        <w:r w:rsidR="00FC44BD">
          <w:rPr>
            <w:noProof/>
          </w:rPr>
          <w:tab/>
        </w:r>
        <w:r w:rsidR="00FC44BD">
          <w:rPr>
            <w:noProof/>
          </w:rPr>
          <w:fldChar w:fldCharType="begin"/>
        </w:r>
        <w:r w:rsidR="00FC44BD">
          <w:rPr>
            <w:noProof/>
          </w:rPr>
          <w:instrText xml:space="preserve"> PAGEREF _Toc48667834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2D242A">
      <w:pPr>
        <w:pStyle w:val="TOC3"/>
        <w:tabs>
          <w:tab w:val="right" w:leader="dot" w:pos="7360"/>
        </w:tabs>
        <w:rPr>
          <w:rFonts w:asciiTheme="minorHAnsi" w:eastAsiaTheme="minorEastAsia" w:hAnsiTheme="minorHAnsi" w:cstheme="minorBidi"/>
          <w:noProof/>
          <w:sz w:val="22"/>
          <w:lang w:val="en-GB" w:eastAsia="en-GB"/>
        </w:rPr>
      </w:pPr>
      <w:hyperlink w:anchor="_Toc48667835" w:history="1">
        <w:r w:rsidR="00FC44BD" w:rsidRPr="00B27007">
          <w:rPr>
            <w:rStyle w:val="Hyperlink"/>
            <w:noProof/>
          </w:rPr>
          <w:t>5.2.6 Finger Table</w:t>
        </w:r>
        <w:r w:rsidR="00FC44BD">
          <w:rPr>
            <w:noProof/>
          </w:rPr>
          <w:tab/>
        </w:r>
        <w:r w:rsidR="00FC44BD">
          <w:rPr>
            <w:noProof/>
          </w:rPr>
          <w:fldChar w:fldCharType="begin"/>
        </w:r>
        <w:r w:rsidR="00FC44BD">
          <w:rPr>
            <w:noProof/>
          </w:rPr>
          <w:instrText xml:space="preserve"> PAGEREF _Toc48667835 \h </w:instrText>
        </w:r>
        <w:r w:rsidR="00FC44BD">
          <w:rPr>
            <w:noProof/>
          </w:rPr>
        </w:r>
        <w:r w:rsidR="00FC44BD">
          <w:rPr>
            <w:noProof/>
          </w:rPr>
          <w:fldChar w:fldCharType="separate"/>
        </w:r>
        <w:r w:rsidR="00FC44BD">
          <w:rPr>
            <w:noProof/>
          </w:rPr>
          <w:t>15</w:t>
        </w:r>
        <w:r w:rsidR="00FC44BD">
          <w:rPr>
            <w:noProof/>
          </w:rPr>
          <w:fldChar w:fldCharType="end"/>
        </w:r>
      </w:hyperlink>
    </w:p>
    <w:p w:rsidR="00FC44BD" w:rsidRDefault="002D242A">
      <w:pPr>
        <w:pStyle w:val="TOC3"/>
        <w:tabs>
          <w:tab w:val="right" w:leader="dot" w:pos="7360"/>
        </w:tabs>
        <w:rPr>
          <w:rFonts w:asciiTheme="minorHAnsi" w:eastAsiaTheme="minorEastAsia" w:hAnsiTheme="minorHAnsi" w:cstheme="minorBidi"/>
          <w:noProof/>
          <w:sz w:val="22"/>
          <w:lang w:val="en-GB" w:eastAsia="en-GB"/>
        </w:rPr>
      </w:pPr>
      <w:hyperlink w:anchor="_Toc48667836" w:history="1">
        <w:r w:rsidR="00FC44BD" w:rsidRPr="00B27007">
          <w:rPr>
            <w:rStyle w:val="Hyperlink"/>
            <w:noProof/>
          </w:rPr>
          <w:t>5.2.7 Load balancing</w:t>
        </w:r>
        <w:r w:rsidR="00FC44BD">
          <w:rPr>
            <w:noProof/>
          </w:rPr>
          <w:tab/>
        </w:r>
        <w:r w:rsidR="00FC44BD">
          <w:rPr>
            <w:noProof/>
          </w:rPr>
          <w:fldChar w:fldCharType="begin"/>
        </w:r>
        <w:r w:rsidR="00FC44BD">
          <w:rPr>
            <w:noProof/>
          </w:rPr>
          <w:instrText xml:space="preserve"> PAGEREF _Toc48667836 \h </w:instrText>
        </w:r>
        <w:r w:rsidR="00FC44BD">
          <w:rPr>
            <w:noProof/>
          </w:rPr>
        </w:r>
        <w:r w:rsidR="00FC44BD">
          <w:rPr>
            <w:noProof/>
          </w:rPr>
          <w:fldChar w:fldCharType="separate"/>
        </w:r>
        <w:r w:rsidR="00FC44BD">
          <w:rPr>
            <w:noProof/>
          </w:rPr>
          <w:t>15</w:t>
        </w:r>
        <w:r w:rsidR="00FC44BD">
          <w:rPr>
            <w:noProof/>
          </w:rPr>
          <w:fldChar w:fldCharType="end"/>
        </w:r>
      </w:hyperlink>
    </w:p>
    <w:p w:rsidR="00FC44BD" w:rsidRDefault="002D242A">
      <w:pPr>
        <w:pStyle w:val="TOC3"/>
        <w:tabs>
          <w:tab w:val="right" w:leader="dot" w:pos="7360"/>
        </w:tabs>
        <w:rPr>
          <w:rFonts w:asciiTheme="minorHAnsi" w:eastAsiaTheme="minorEastAsia" w:hAnsiTheme="minorHAnsi" w:cstheme="minorBidi"/>
          <w:noProof/>
          <w:sz w:val="22"/>
          <w:lang w:val="en-GB" w:eastAsia="en-GB"/>
        </w:rPr>
      </w:pPr>
      <w:hyperlink w:anchor="_Toc48667837" w:history="1">
        <w:r w:rsidR="00FC44BD" w:rsidRPr="00B27007">
          <w:rPr>
            <w:rStyle w:val="Hyperlink"/>
            <w:noProof/>
          </w:rPr>
          <w:t>5.2.8 Voluntary Node Departure</w:t>
        </w:r>
        <w:r w:rsidR="00FC44BD">
          <w:rPr>
            <w:noProof/>
          </w:rPr>
          <w:tab/>
        </w:r>
        <w:r w:rsidR="00FC44BD">
          <w:rPr>
            <w:noProof/>
          </w:rPr>
          <w:fldChar w:fldCharType="begin"/>
        </w:r>
        <w:r w:rsidR="00FC44BD">
          <w:rPr>
            <w:noProof/>
          </w:rPr>
          <w:instrText xml:space="preserve"> PAGEREF _Toc48667837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2D242A">
      <w:pPr>
        <w:pStyle w:val="TOC2"/>
        <w:tabs>
          <w:tab w:val="right" w:leader="dot" w:pos="7360"/>
        </w:tabs>
        <w:rPr>
          <w:rFonts w:asciiTheme="minorHAnsi" w:eastAsiaTheme="minorEastAsia" w:hAnsiTheme="minorHAnsi" w:cstheme="minorBidi"/>
          <w:noProof/>
          <w:sz w:val="22"/>
          <w:lang w:val="en-GB" w:eastAsia="en-GB"/>
        </w:rPr>
      </w:pPr>
      <w:hyperlink w:anchor="_Toc48667838" w:history="1">
        <w:r w:rsidR="00FC44BD" w:rsidRPr="00B27007">
          <w:rPr>
            <w:rStyle w:val="Hyperlink"/>
            <w:noProof/>
          </w:rPr>
          <w:t>5.3 Communication Layer</w:t>
        </w:r>
        <w:r w:rsidR="00FC44BD">
          <w:rPr>
            <w:noProof/>
          </w:rPr>
          <w:tab/>
        </w:r>
        <w:r w:rsidR="00FC44BD">
          <w:rPr>
            <w:noProof/>
          </w:rPr>
          <w:fldChar w:fldCharType="begin"/>
        </w:r>
        <w:r w:rsidR="00FC44BD">
          <w:rPr>
            <w:noProof/>
          </w:rPr>
          <w:instrText xml:space="preserve"> PAGEREF _Toc48667838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2D242A">
      <w:pPr>
        <w:pStyle w:val="TOC3"/>
        <w:tabs>
          <w:tab w:val="right" w:leader="dot" w:pos="7360"/>
        </w:tabs>
        <w:rPr>
          <w:rFonts w:asciiTheme="minorHAnsi" w:eastAsiaTheme="minorEastAsia" w:hAnsiTheme="minorHAnsi" w:cstheme="minorBidi"/>
          <w:noProof/>
          <w:sz w:val="22"/>
          <w:lang w:val="en-GB" w:eastAsia="en-GB"/>
        </w:rPr>
      </w:pPr>
      <w:hyperlink w:anchor="_Toc48667839" w:history="1">
        <w:r w:rsidR="00FC44BD" w:rsidRPr="00B27007">
          <w:rPr>
            <w:rStyle w:val="Hyperlink"/>
            <w:noProof/>
          </w:rPr>
          <w:t>5.3.1 gRPC vs. JSON-RPC</w:t>
        </w:r>
        <w:r w:rsidR="00FC44BD">
          <w:rPr>
            <w:noProof/>
          </w:rPr>
          <w:tab/>
        </w:r>
        <w:r w:rsidR="00FC44BD">
          <w:rPr>
            <w:noProof/>
          </w:rPr>
          <w:fldChar w:fldCharType="begin"/>
        </w:r>
        <w:r w:rsidR="00FC44BD">
          <w:rPr>
            <w:noProof/>
          </w:rPr>
          <w:instrText xml:space="preserve"> PAGEREF _Toc48667839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2D242A">
      <w:pPr>
        <w:pStyle w:val="TOC3"/>
        <w:tabs>
          <w:tab w:val="right" w:leader="dot" w:pos="7360"/>
        </w:tabs>
        <w:rPr>
          <w:rFonts w:asciiTheme="minorHAnsi" w:eastAsiaTheme="minorEastAsia" w:hAnsiTheme="minorHAnsi" w:cstheme="minorBidi"/>
          <w:noProof/>
          <w:sz w:val="22"/>
          <w:lang w:val="en-GB" w:eastAsia="en-GB"/>
        </w:rPr>
      </w:pPr>
      <w:hyperlink w:anchor="_Toc48667840" w:history="1">
        <w:r w:rsidR="00FC44BD" w:rsidRPr="00B27007">
          <w:rPr>
            <w:rStyle w:val="Hyperlink"/>
            <w:noProof/>
          </w:rPr>
          <w:t>5.3.2 JSON-RPC Server</w:t>
        </w:r>
        <w:r w:rsidR="00FC44BD">
          <w:rPr>
            <w:noProof/>
          </w:rPr>
          <w:tab/>
        </w:r>
        <w:r w:rsidR="00FC44BD">
          <w:rPr>
            <w:noProof/>
          </w:rPr>
          <w:fldChar w:fldCharType="begin"/>
        </w:r>
        <w:r w:rsidR="00FC44BD">
          <w:rPr>
            <w:noProof/>
          </w:rPr>
          <w:instrText xml:space="preserve"> PAGEREF _Toc48667840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2D242A">
      <w:pPr>
        <w:pStyle w:val="TOC3"/>
        <w:tabs>
          <w:tab w:val="right" w:leader="dot" w:pos="7360"/>
        </w:tabs>
        <w:rPr>
          <w:rFonts w:asciiTheme="minorHAnsi" w:eastAsiaTheme="minorEastAsia" w:hAnsiTheme="minorHAnsi" w:cstheme="minorBidi"/>
          <w:noProof/>
          <w:sz w:val="22"/>
          <w:lang w:val="en-GB" w:eastAsia="en-GB"/>
        </w:rPr>
      </w:pPr>
      <w:hyperlink w:anchor="_Toc48667841" w:history="1">
        <w:r w:rsidR="00FC44BD" w:rsidRPr="00B27007">
          <w:rPr>
            <w:rStyle w:val="Hyperlink"/>
            <w:noProof/>
          </w:rPr>
          <w:t>5.3.3 JSON-RPC Client</w:t>
        </w:r>
        <w:r w:rsidR="00FC44BD">
          <w:rPr>
            <w:noProof/>
          </w:rPr>
          <w:tab/>
        </w:r>
        <w:r w:rsidR="00FC44BD">
          <w:rPr>
            <w:noProof/>
          </w:rPr>
          <w:fldChar w:fldCharType="begin"/>
        </w:r>
        <w:r w:rsidR="00FC44BD">
          <w:rPr>
            <w:noProof/>
          </w:rPr>
          <w:instrText xml:space="preserve"> PAGEREF _Toc48667841 \h </w:instrText>
        </w:r>
        <w:r w:rsidR="00FC44BD">
          <w:rPr>
            <w:noProof/>
          </w:rPr>
        </w:r>
        <w:r w:rsidR="00FC44BD">
          <w:rPr>
            <w:noProof/>
          </w:rPr>
          <w:fldChar w:fldCharType="separate"/>
        </w:r>
        <w:r w:rsidR="00FC44BD">
          <w:rPr>
            <w:noProof/>
          </w:rPr>
          <w:t>17</w:t>
        </w:r>
        <w:r w:rsidR="00FC44BD">
          <w:rPr>
            <w:noProof/>
          </w:rPr>
          <w:fldChar w:fldCharType="end"/>
        </w:r>
      </w:hyperlink>
    </w:p>
    <w:p w:rsidR="00FC44BD" w:rsidRDefault="002D242A">
      <w:pPr>
        <w:pStyle w:val="TOC3"/>
        <w:tabs>
          <w:tab w:val="right" w:leader="dot" w:pos="7360"/>
        </w:tabs>
        <w:rPr>
          <w:rFonts w:asciiTheme="minorHAnsi" w:eastAsiaTheme="minorEastAsia" w:hAnsiTheme="minorHAnsi" w:cstheme="minorBidi"/>
          <w:noProof/>
          <w:sz w:val="22"/>
          <w:lang w:val="en-GB" w:eastAsia="en-GB"/>
        </w:rPr>
      </w:pPr>
      <w:hyperlink w:anchor="_Toc48667842" w:history="1">
        <w:r w:rsidR="00FC44BD" w:rsidRPr="00B27007">
          <w:rPr>
            <w:rStyle w:val="Hyperlink"/>
            <w:noProof/>
          </w:rPr>
          <w:t>5.3.4 Simulating Remote Function Calls</w:t>
        </w:r>
        <w:r w:rsidR="00FC44BD">
          <w:rPr>
            <w:noProof/>
          </w:rPr>
          <w:tab/>
        </w:r>
        <w:r w:rsidR="00FC44BD">
          <w:rPr>
            <w:noProof/>
          </w:rPr>
          <w:fldChar w:fldCharType="begin"/>
        </w:r>
        <w:r w:rsidR="00FC44BD">
          <w:rPr>
            <w:noProof/>
          </w:rPr>
          <w:instrText xml:space="preserve"> PAGEREF _Toc48667842 \h </w:instrText>
        </w:r>
        <w:r w:rsidR="00FC44BD">
          <w:rPr>
            <w:noProof/>
          </w:rPr>
        </w:r>
        <w:r w:rsidR="00FC44BD">
          <w:rPr>
            <w:noProof/>
          </w:rPr>
          <w:fldChar w:fldCharType="separate"/>
        </w:r>
        <w:r w:rsidR="00FC44BD">
          <w:rPr>
            <w:noProof/>
          </w:rPr>
          <w:t>17</w:t>
        </w:r>
        <w:r w:rsidR="00FC44BD">
          <w:rPr>
            <w:noProof/>
          </w:rPr>
          <w:fldChar w:fldCharType="end"/>
        </w:r>
      </w:hyperlink>
    </w:p>
    <w:p w:rsidR="00FC44BD" w:rsidRDefault="002D242A">
      <w:pPr>
        <w:pStyle w:val="TOC2"/>
        <w:tabs>
          <w:tab w:val="right" w:leader="dot" w:pos="7360"/>
        </w:tabs>
        <w:rPr>
          <w:rFonts w:asciiTheme="minorHAnsi" w:eastAsiaTheme="minorEastAsia" w:hAnsiTheme="minorHAnsi" w:cstheme="minorBidi"/>
          <w:noProof/>
          <w:sz w:val="22"/>
          <w:lang w:val="en-GB" w:eastAsia="en-GB"/>
        </w:rPr>
      </w:pPr>
      <w:hyperlink w:anchor="_Toc48667843" w:history="1">
        <w:r w:rsidR="00FC44BD" w:rsidRPr="00B27007">
          <w:rPr>
            <w:rStyle w:val="Hyperlink"/>
            <w:noProof/>
          </w:rPr>
          <w:t>5.4 Storage Layer</w:t>
        </w:r>
        <w:r w:rsidR="00FC44BD">
          <w:rPr>
            <w:noProof/>
          </w:rPr>
          <w:tab/>
        </w:r>
        <w:r w:rsidR="00FC44BD">
          <w:rPr>
            <w:noProof/>
          </w:rPr>
          <w:fldChar w:fldCharType="begin"/>
        </w:r>
        <w:r w:rsidR="00FC44BD">
          <w:rPr>
            <w:noProof/>
          </w:rPr>
          <w:instrText xml:space="preserve"> PAGEREF _Toc48667843 \h </w:instrText>
        </w:r>
        <w:r w:rsidR="00FC44BD">
          <w:rPr>
            <w:noProof/>
          </w:rPr>
        </w:r>
        <w:r w:rsidR="00FC44BD">
          <w:rPr>
            <w:noProof/>
          </w:rPr>
          <w:fldChar w:fldCharType="separate"/>
        </w:r>
        <w:r w:rsidR="00FC44BD">
          <w:rPr>
            <w:noProof/>
          </w:rPr>
          <w:t>18</w:t>
        </w:r>
        <w:r w:rsidR="00FC44BD">
          <w:rPr>
            <w:noProof/>
          </w:rPr>
          <w:fldChar w:fldCharType="end"/>
        </w:r>
      </w:hyperlink>
    </w:p>
    <w:p w:rsidR="00FC44BD" w:rsidRDefault="002D242A">
      <w:pPr>
        <w:pStyle w:val="TOC2"/>
        <w:tabs>
          <w:tab w:val="right" w:leader="dot" w:pos="7360"/>
        </w:tabs>
        <w:rPr>
          <w:rFonts w:asciiTheme="minorHAnsi" w:eastAsiaTheme="minorEastAsia" w:hAnsiTheme="minorHAnsi" w:cstheme="minorBidi"/>
          <w:noProof/>
          <w:sz w:val="22"/>
          <w:lang w:val="en-GB" w:eastAsia="en-GB"/>
        </w:rPr>
      </w:pPr>
      <w:hyperlink w:anchor="_Toc48667844" w:history="1">
        <w:r w:rsidR="00FC44BD" w:rsidRPr="00B27007">
          <w:rPr>
            <w:rStyle w:val="Hyperlink"/>
            <w:noProof/>
          </w:rPr>
          <w:t>5.5 Library Entry Point</w:t>
        </w:r>
        <w:r w:rsidR="00FC44BD">
          <w:rPr>
            <w:noProof/>
          </w:rPr>
          <w:tab/>
        </w:r>
        <w:r w:rsidR="00FC44BD">
          <w:rPr>
            <w:noProof/>
          </w:rPr>
          <w:fldChar w:fldCharType="begin"/>
        </w:r>
        <w:r w:rsidR="00FC44BD">
          <w:rPr>
            <w:noProof/>
          </w:rPr>
          <w:instrText xml:space="preserve"> PAGEREF _Toc48667844 \h </w:instrText>
        </w:r>
        <w:r w:rsidR="00FC44BD">
          <w:rPr>
            <w:noProof/>
          </w:rPr>
        </w:r>
        <w:r w:rsidR="00FC44BD">
          <w:rPr>
            <w:noProof/>
          </w:rPr>
          <w:fldChar w:fldCharType="separate"/>
        </w:r>
        <w:r w:rsidR="00FC44BD">
          <w:rPr>
            <w:noProof/>
          </w:rPr>
          <w:t>18</w:t>
        </w:r>
        <w:r w:rsidR="00FC44BD">
          <w:rPr>
            <w:noProof/>
          </w:rPr>
          <w:fldChar w:fldCharType="end"/>
        </w:r>
      </w:hyperlink>
    </w:p>
    <w:p w:rsidR="00FC44BD" w:rsidRDefault="002D242A">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5" w:history="1">
        <w:r w:rsidR="00FC44BD" w:rsidRPr="00B27007">
          <w:rPr>
            <w:rStyle w:val="Hyperlink"/>
            <w:noProof/>
          </w:rPr>
          <w:t>6</w:t>
        </w:r>
        <w:r w:rsidR="00FC44BD">
          <w:rPr>
            <w:rFonts w:asciiTheme="minorHAnsi" w:eastAsiaTheme="minorEastAsia" w:hAnsiTheme="minorHAnsi" w:cstheme="minorBidi"/>
            <w:noProof/>
            <w:sz w:val="22"/>
            <w:lang w:val="en-GB" w:eastAsia="en-GB"/>
          </w:rPr>
          <w:tab/>
        </w:r>
        <w:r w:rsidR="00FC44BD" w:rsidRPr="00B27007">
          <w:rPr>
            <w:rStyle w:val="Hyperlink"/>
            <w:noProof/>
          </w:rPr>
          <w:t>Testing</w:t>
        </w:r>
        <w:r w:rsidR="00FC44BD">
          <w:rPr>
            <w:noProof/>
          </w:rPr>
          <w:tab/>
        </w:r>
        <w:r w:rsidR="00FC44BD">
          <w:rPr>
            <w:noProof/>
          </w:rPr>
          <w:fldChar w:fldCharType="begin"/>
        </w:r>
        <w:r w:rsidR="00FC44BD">
          <w:rPr>
            <w:noProof/>
          </w:rPr>
          <w:instrText xml:space="preserve"> PAGEREF _Toc48667845 \h </w:instrText>
        </w:r>
        <w:r w:rsidR="00FC44BD">
          <w:rPr>
            <w:noProof/>
          </w:rPr>
        </w:r>
        <w:r w:rsidR="00FC44BD">
          <w:rPr>
            <w:noProof/>
          </w:rPr>
          <w:fldChar w:fldCharType="separate"/>
        </w:r>
        <w:r w:rsidR="00FC44BD">
          <w:rPr>
            <w:noProof/>
          </w:rPr>
          <w:t>20</w:t>
        </w:r>
        <w:r w:rsidR="00FC44BD">
          <w:rPr>
            <w:noProof/>
          </w:rPr>
          <w:fldChar w:fldCharType="end"/>
        </w:r>
      </w:hyperlink>
    </w:p>
    <w:p w:rsidR="00FC44BD" w:rsidRDefault="002D242A">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6" w:history="1">
        <w:r w:rsidR="00FC44BD" w:rsidRPr="00B27007">
          <w:rPr>
            <w:rStyle w:val="Hyperlink"/>
            <w:noProof/>
          </w:rPr>
          <w:t>7</w:t>
        </w:r>
        <w:r w:rsidR="00FC44BD">
          <w:rPr>
            <w:rFonts w:asciiTheme="minorHAnsi" w:eastAsiaTheme="minorEastAsia" w:hAnsiTheme="minorHAnsi" w:cstheme="minorBidi"/>
            <w:noProof/>
            <w:sz w:val="22"/>
            <w:lang w:val="en-GB" w:eastAsia="en-GB"/>
          </w:rPr>
          <w:tab/>
        </w:r>
        <w:r w:rsidR="00FC44BD" w:rsidRPr="00B27007">
          <w:rPr>
            <w:rStyle w:val="Hyperlink"/>
            <w:noProof/>
          </w:rPr>
          <w:t>Future Work</w:t>
        </w:r>
        <w:r w:rsidR="00FC44BD">
          <w:rPr>
            <w:noProof/>
          </w:rPr>
          <w:tab/>
        </w:r>
        <w:r w:rsidR="00FC44BD">
          <w:rPr>
            <w:noProof/>
          </w:rPr>
          <w:fldChar w:fldCharType="begin"/>
        </w:r>
        <w:r w:rsidR="00FC44BD">
          <w:rPr>
            <w:noProof/>
          </w:rPr>
          <w:instrText xml:space="preserve"> PAGEREF _Toc48667846 \h </w:instrText>
        </w:r>
        <w:r w:rsidR="00FC44BD">
          <w:rPr>
            <w:noProof/>
          </w:rPr>
        </w:r>
        <w:r w:rsidR="00FC44BD">
          <w:rPr>
            <w:noProof/>
          </w:rPr>
          <w:fldChar w:fldCharType="separate"/>
        </w:r>
        <w:r w:rsidR="00FC44BD">
          <w:rPr>
            <w:noProof/>
          </w:rPr>
          <w:t>21</w:t>
        </w:r>
        <w:r w:rsidR="00FC44BD">
          <w:rPr>
            <w:noProof/>
          </w:rPr>
          <w:fldChar w:fldCharType="end"/>
        </w:r>
      </w:hyperlink>
    </w:p>
    <w:p w:rsidR="00FC44BD" w:rsidRDefault="002D242A">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7" w:history="1">
        <w:r w:rsidR="00FC44BD" w:rsidRPr="00B27007">
          <w:rPr>
            <w:rStyle w:val="Hyperlink"/>
            <w:noProof/>
          </w:rPr>
          <w:t>8</w:t>
        </w:r>
        <w:r w:rsidR="00FC44BD">
          <w:rPr>
            <w:rFonts w:asciiTheme="minorHAnsi" w:eastAsiaTheme="minorEastAsia" w:hAnsiTheme="minorHAnsi" w:cstheme="minorBidi"/>
            <w:noProof/>
            <w:sz w:val="22"/>
            <w:lang w:val="en-GB" w:eastAsia="en-GB"/>
          </w:rPr>
          <w:tab/>
        </w:r>
        <w:r w:rsidR="00FC44BD" w:rsidRPr="00B27007">
          <w:rPr>
            <w:rStyle w:val="Hyperlink"/>
            <w:noProof/>
          </w:rPr>
          <w:t>How To Use This Project</w:t>
        </w:r>
        <w:r w:rsidR="00FC44BD">
          <w:rPr>
            <w:noProof/>
          </w:rPr>
          <w:tab/>
        </w:r>
        <w:r w:rsidR="00FC44BD">
          <w:rPr>
            <w:noProof/>
          </w:rPr>
          <w:fldChar w:fldCharType="begin"/>
        </w:r>
        <w:r w:rsidR="00FC44BD">
          <w:rPr>
            <w:noProof/>
          </w:rPr>
          <w:instrText xml:space="preserve"> PAGEREF _Toc48667847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2D242A">
      <w:pPr>
        <w:pStyle w:val="TOC2"/>
        <w:tabs>
          <w:tab w:val="right" w:leader="dot" w:pos="7360"/>
        </w:tabs>
        <w:rPr>
          <w:rFonts w:asciiTheme="minorHAnsi" w:eastAsiaTheme="minorEastAsia" w:hAnsiTheme="minorHAnsi" w:cstheme="minorBidi"/>
          <w:noProof/>
          <w:sz w:val="22"/>
          <w:lang w:val="en-GB" w:eastAsia="en-GB"/>
        </w:rPr>
      </w:pPr>
      <w:hyperlink w:anchor="_Toc48667848" w:history="1">
        <w:r w:rsidR="00FC44BD" w:rsidRPr="00B27007">
          <w:rPr>
            <w:rStyle w:val="Hyperlink"/>
            <w:noProof/>
          </w:rPr>
          <w:t>8.1 Pre-requisites</w:t>
        </w:r>
        <w:r w:rsidR="00FC44BD">
          <w:rPr>
            <w:noProof/>
          </w:rPr>
          <w:tab/>
        </w:r>
        <w:r w:rsidR="00FC44BD">
          <w:rPr>
            <w:noProof/>
          </w:rPr>
          <w:fldChar w:fldCharType="begin"/>
        </w:r>
        <w:r w:rsidR="00FC44BD">
          <w:rPr>
            <w:noProof/>
          </w:rPr>
          <w:instrText xml:space="preserve"> PAGEREF _Toc48667848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2D242A">
      <w:pPr>
        <w:pStyle w:val="TOC2"/>
        <w:tabs>
          <w:tab w:val="right" w:leader="dot" w:pos="7360"/>
        </w:tabs>
        <w:rPr>
          <w:rFonts w:asciiTheme="minorHAnsi" w:eastAsiaTheme="minorEastAsia" w:hAnsiTheme="minorHAnsi" w:cstheme="minorBidi"/>
          <w:noProof/>
          <w:sz w:val="22"/>
          <w:lang w:val="en-GB" w:eastAsia="en-GB"/>
        </w:rPr>
      </w:pPr>
      <w:hyperlink w:anchor="_Toc48667849" w:history="1">
        <w:r w:rsidR="00FC44BD" w:rsidRPr="00B27007">
          <w:rPr>
            <w:rStyle w:val="Hyperlink"/>
            <w:noProof/>
          </w:rPr>
          <w:t>8.2 Downloading dependencies</w:t>
        </w:r>
        <w:r w:rsidR="00FC44BD">
          <w:rPr>
            <w:noProof/>
          </w:rPr>
          <w:tab/>
        </w:r>
        <w:r w:rsidR="00FC44BD">
          <w:rPr>
            <w:noProof/>
          </w:rPr>
          <w:fldChar w:fldCharType="begin"/>
        </w:r>
        <w:r w:rsidR="00FC44BD">
          <w:rPr>
            <w:noProof/>
          </w:rPr>
          <w:instrText xml:space="preserve"> PAGEREF _Toc48667849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2D242A">
      <w:pPr>
        <w:pStyle w:val="TOC2"/>
        <w:tabs>
          <w:tab w:val="right" w:leader="dot" w:pos="7360"/>
        </w:tabs>
        <w:rPr>
          <w:rFonts w:asciiTheme="minorHAnsi" w:eastAsiaTheme="minorEastAsia" w:hAnsiTheme="minorHAnsi" w:cstheme="minorBidi"/>
          <w:noProof/>
          <w:sz w:val="22"/>
          <w:lang w:val="en-GB" w:eastAsia="en-GB"/>
        </w:rPr>
      </w:pPr>
      <w:hyperlink w:anchor="_Toc48667850" w:history="1">
        <w:r w:rsidR="00FC44BD" w:rsidRPr="00B27007">
          <w:rPr>
            <w:rStyle w:val="Hyperlink"/>
            <w:noProof/>
          </w:rPr>
          <w:t>8.3 Setting environment variables</w:t>
        </w:r>
        <w:r w:rsidR="00FC44BD">
          <w:rPr>
            <w:noProof/>
          </w:rPr>
          <w:tab/>
        </w:r>
        <w:r w:rsidR="00FC44BD">
          <w:rPr>
            <w:noProof/>
          </w:rPr>
          <w:fldChar w:fldCharType="begin"/>
        </w:r>
        <w:r w:rsidR="00FC44BD">
          <w:rPr>
            <w:noProof/>
          </w:rPr>
          <w:instrText xml:space="preserve"> PAGEREF _Toc48667850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2D242A">
      <w:pPr>
        <w:pStyle w:val="TOC2"/>
        <w:tabs>
          <w:tab w:val="right" w:leader="dot" w:pos="7360"/>
        </w:tabs>
        <w:rPr>
          <w:rFonts w:asciiTheme="minorHAnsi" w:eastAsiaTheme="minorEastAsia" w:hAnsiTheme="minorHAnsi" w:cstheme="minorBidi"/>
          <w:noProof/>
          <w:sz w:val="22"/>
          <w:lang w:val="en-GB" w:eastAsia="en-GB"/>
        </w:rPr>
      </w:pPr>
      <w:hyperlink w:anchor="_Toc48667851" w:history="1">
        <w:r w:rsidR="00FC44BD" w:rsidRPr="00B27007">
          <w:rPr>
            <w:rStyle w:val="Hyperlink"/>
            <w:noProof/>
          </w:rPr>
          <w:t>8.4 Running in interactive shell</w:t>
        </w:r>
        <w:r w:rsidR="00FC44BD">
          <w:rPr>
            <w:noProof/>
          </w:rPr>
          <w:tab/>
        </w:r>
        <w:r w:rsidR="00FC44BD">
          <w:rPr>
            <w:noProof/>
          </w:rPr>
          <w:fldChar w:fldCharType="begin"/>
        </w:r>
        <w:r w:rsidR="00FC44BD">
          <w:rPr>
            <w:noProof/>
          </w:rPr>
          <w:instrText xml:space="preserve"> PAGEREF _Toc48667851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2D242A">
      <w:pPr>
        <w:pStyle w:val="TOC3"/>
        <w:tabs>
          <w:tab w:val="right" w:leader="dot" w:pos="7360"/>
        </w:tabs>
        <w:rPr>
          <w:rFonts w:asciiTheme="minorHAnsi" w:eastAsiaTheme="minorEastAsia" w:hAnsiTheme="minorHAnsi" w:cstheme="minorBidi"/>
          <w:noProof/>
          <w:sz w:val="22"/>
          <w:lang w:val="en-GB" w:eastAsia="en-GB"/>
        </w:rPr>
      </w:pPr>
      <w:hyperlink w:anchor="_Toc48667852" w:history="1">
        <w:r w:rsidR="00FC44BD" w:rsidRPr="00B27007">
          <w:rPr>
            <w:rStyle w:val="Hyperlink"/>
            <w:noProof/>
          </w:rPr>
          <w:t>8.4.1 Running in normal mode</w:t>
        </w:r>
        <w:r w:rsidR="00FC44BD">
          <w:rPr>
            <w:noProof/>
          </w:rPr>
          <w:tab/>
        </w:r>
        <w:r w:rsidR="00FC44BD">
          <w:rPr>
            <w:noProof/>
          </w:rPr>
          <w:fldChar w:fldCharType="begin"/>
        </w:r>
        <w:r w:rsidR="00FC44BD">
          <w:rPr>
            <w:noProof/>
          </w:rPr>
          <w:instrText xml:space="preserve"> PAGEREF _Toc48667852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2D242A">
      <w:pPr>
        <w:pStyle w:val="TOC3"/>
        <w:tabs>
          <w:tab w:val="right" w:leader="dot" w:pos="7360"/>
        </w:tabs>
        <w:rPr>
          <w:rFonts w:asciiTheme="minorHAnsi" w:eastAsiaTheme="minorEastAsia" w:hAnsiTheme="minorHAnsi" w:cstheme="minorBidi"/>
          <w:noProof/>
          <w:sz w:val="22"/>
          <w:lang w:val="en-GB" w:eastAsia="en-GB"/>
        </w:rPr>
      </w:pPr>
      <w:hyperlink w:anchor="_Toc48667853" w:history="1">
        <w:r w:rsidR="00FC44BD" w:rsidRPr="00B27007">
          <w:rPr>
            <w:rStyle w:val="Hyperlink"/>
            <w:noProof/>
          </w:rPr>
          <w:t>8.4.2 Running in simulation mode</w:t>
        </w:r>
        <w:r w:rsidR="00FC44BD">
          <w:rPr>
            <w:noProof/>
          </w:rPr>
          <w:tab/>
        </w:r>
        <w:r w:rsidR="00FC44BD">
          <w:rPr>
            <w:noProof/>
          </w:rPr>
          <w:fldChar w:fldCharType="begin"/>
        </w:r>
        <w:r w:rsidR="00FC44BD">
          <w:rPr>
            <w:noProof/>
          </w:rPr>
          <w:instrText xml:space="preserve"> PAGEREF _Toc48667853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2D242A">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54" w:history="1">
        <w:r w:rsidR="00FC44BD" w:rsidRPr="00B27007">
          <w:rPr>
            <w:rStyle w:val="Hyperlink"/>
            <w:noProof/>
          </w:rPr>
          <w:t>9</w:t>
        </w:r>
        <w:r w:rsidR="00FC44BD">
          <w:rPr>
            <w:rFonts w:asciiTheme="minorHAnsi" w:eastAsiaTheme="minorEastAsia" w:hAnsiTheme="minorHAnsi" w:cstheme="minorBidi"/>
            <w:noProof/>
            <w:sz w:val="22"/>
            <w:lang w:val="en-GB" w:eastAsia="en-GB"/>
          </w:rPr>
          <w:tab/>
        </w:r>
        <w:r w:rsidR="00FC44BD" w:rsidRPr="00B27007">
          <w:rPr>
            <w:rStyle w:val="Hyperlink"/>
            <w:noProof/>
          </w:rPr>
          <w:t>Professional Issues</w:t>
        </w:r>
        <w:r w:rsidR="00FC44BD">
          <w:rPr>
            <w:noProof/>
          </w:rPr>
          <w:tab/>
        </w:r>
        <w:r w:rsidR="00FC44BD">
          <w:rPr>
            <w:noProof/>
          </w:rPr>
          <w:fldChar w:fldCharType="begin"/>
        </w:r>
        <w:r w:rsidR="00FC44BD">
          <w:rPr>
            <w:noProof/>
          </w:rPr>
          <w:instrText xml:space="preserve"> PAGEREF _Toc48667854 \h </w:instrText>
        </w:r>
        <w:r w:rsidR="00FC44BD">
          <w:rPr>
            <w:noProof/>
          </w:rPr>
        </w:r>
        <w:r w:rsidR="00FC44BD">
          <w:rPr>
            <w:noProof/>
          </w:rPr>
          <w:fldChar w:fldCharType="separate"/>
        </w:r>
        <w:r w:rsidR="00FC44BD">
          <w:rPr>
            <w:noProof/>
          </w:rPr>
          <w:t>23</w:t>
        </w:r>
        <w:r w:rsidR="00FC44BD">
          <w:rPr>
            <w:noProof/>
          </w:rPr>
          <w:fldChar w:fldCharType="end"/>
        </w:r>
      </w:hyperlink>
    </w:p>
    <w:p w:rsidR="00FC44BD" w:rsidRDefault="002D242A">
      <w:pPr>
        <w:pStyle w:val="TOC1"/>
        <w:tabs>
          <w:tab w:val="right" w:leader="dot" w:pos="7360"/>
        </w:tabs>
        <w:rPr>
          <w:rFonts w:asciiTheme="minorHAnsi" w:eastAsiaTheme="minorEastAsia" w:hAnsiTheme="minorHAnsi" w:cstheme="minorBidi"/>
          <w:noProof/>
          <w:sz w:val="22"/>
          <w:lang w:val="en-GB" w:eastAsia="en-GB"/>
        </w:rPr>
      </w:pPr>
      <w:hyperlink w:anchor="_Toc48667855" w:history="1">
        <w:r w:rsidR="00FC44BD" w:rsidRPr="00B27007">
          <w:rPr>
            <w:rStyle w:val="Hyperlink"/>
            <w:noProof/>
          </w:rPr>
          <w:t>10 Self-Assessment</w:t>
        </w:r>
        <w:r w:rsidR="00FC44BD">
          <w:rPr>
            <w:noProof/>
          </w:rPr>
          <w:tab/>
        </w:r>
        <w:r w:rsidR="00FC44BD">
          <w:rPr>
            <w:noProof/>
          </w:rPr>
          <w:fldChar w:fldCharType="begin"/>
        </w:r>
        <w:r w:rsidR="00FC44BD">
          <w:rPr>
            <w:noProof/>
          </w:rPr>
          <w:instrText xml:space="preserve"> PAGEREF _Toc48667855 \h </w:instrText>
        </w:r>
        <w:r w:rsidR="00FC44BD">
          <w:rPr>
            <w:noProof/>
          </w:rPr>
        </w:r>
        <w:r w:rsidR="00FC44BD">
          <w:rPr>
            <w:noProof/>
          </w:rPr>
          <w:fldChar w:fldCharType="separate"/>
        </w:r>
        <w:r w:rsidR="00FC44BD">
          <w:rPr>
            <w:noProof/>
          </w:rPr>
          <w:t>24</w:t>
        </w:r>
        <w:r w:rsidR="00FC44BD">
          <w:rPr>
            <w:noProof/>
          </w:rPr>
          <w:fldChar w:fldCharType="end"/>
        </w:r>
      </w:hyperlink>
    </w:p>
    <w:p w:rsidR="00905D71" w:rsidRDefault="001657C0">
      <w:pPr>
        <w:sectPr w:rsidR="00905D71">
          <w:type w:val="continuous"/>
          <w:pgSz w:w="11906" w:h="16838"/>
          <w:pgMar w:top="2268" w:right="2268" w:bottom="2268" w:left="2268" w:header="720" w:footer="709" w:gutter="0"/>
          <w:cols w:space="0"/>
        </w:sectPr>
      </w:pPr>
      <w:r>
        <w:rPr>
          <w:b/>
          <w:szCs w:val="24"/>
          <w:lang w:val="en-GB"/>
        </w:rPr>
        <w:fldChar w:fldCharType="end"/>
      </w:r>
    </w:p>
    <w:p w:rsidR="000D05EE" w:rsidRDefault="000D05EE">
      <w:pPr>
        <w:pStyle w:val="Standard"/>
      </w:pPr>
    </w:p>
    <w:p w:rsidR="000D05EE" w:rsidRDefault="001657C0">
      <w:pPr>
        <w:pStyle w:val="Heading1"/>
        <w:pageBreakBefore w:val="0"/>
        <w:numPr>
          <w:ilvl w:val="0"/>
          <w:numId w:val="6"/>
        </w:numPr>
      </w:pPr>
      <w:bookmarkStart w:id="0" w:name="_Toc264532856"/>
      <w:bookmarkStart w:id="1" w:name="__RefHeading___Toc332_241414611"/>
      <w:bookmarkStart w:id="2" w:name="_Toc48667815"/>
      <w:r>
        <w:t>Introduction</w:t>
      </w:r>
      <w:bookmarkEnd w:id="0"/>
      <w:bookmarkEnd w:id="1"/>
      <w:bookmarkEnd w:id="2"/>
    </w:p>
    <w:p w:rsidR="000D05EE" w:rsidRDefault="000D05EE">
      <w:pPr>
        <w:pStyle w:val="Standard"/>
        <w:ind w:firstLine="0"/>
      </w:pPr>
    </w:p>
    <w:p w:rsidR="00AE5B58" w:rsidRDefault="00AE5B58" w:rsidP="00AE5B58">
      <w:pPr>
        <w:pStyle w:val="Standard"/>
        <w:ind w:firstLine="0"/>
      </w:pPr>
      <w:r>
        <w:t xml:space="preserve">It has now become a well-established fact that the expansion of the internet, coupled with the adoption of IoT (Internet of Things) technologies, has also led to a rapid increase in the amount of data being generated. A report by IDC </w:t>
      </w:r>
      <w:r>
        <w:fldChar w:fldCharType="begin" w:fldLock="1"/>
      </w:r>
      <w:r>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fldChar w:fldCharType="separate"/>
      </w:r>
      <w:r w:rsidRPr="00542548">
        <w:rPr>
          <w:noProof/>
        </w:rPr>
        <w:t>[1]</w:t>
      </w:r>
      <w:r>
        <w:fldChar w:fldCharType="end"/>
      </w:r>
      <w:r>
        <w:t>⁠ predicted that the ‘global datasphere’, the total amount of data hosted on the internet, would grow from 33 Zettabytes in 2018 to 175 Zettabytes by 2025. Another noticeable trend is the popularity of a small set of platforms that generate vast quantities of data. Data generated and consumed at high velocity. A 2019 edition of an info-graphic titled ‘every minute of the day’</w:t>
      </w:r>
      <w:r>
        <w:fldChar w:fldCharType="begin" w:fldLock="1"/>
      </w:r>
      <w:r>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fldChar w:fldCharType="separate"/>
      </w:r>
      <w:r w:rsidRPr="00542548">
        <w:rPr>
          <w:noProof/>
        </w:rPr>
        <w:t>[2]</w:t>
      </w:r>
      <w:r>
        <w:fldChar w:fldCharType="end"/>
      </w:r>
      <w:r>
        <w:t xml:space="preserve"> highlights the data quantities in numbers. For examples, on average every minute, 4.5 million videos are watched on YouTube, 694,444 hours of video is streamed on Netflix 55,140 photos are posted on Instagram⁠.</w:t>
      </w:r>
    </w:p>
    <w:p w:rsidR="00AE5B58" w:rsidRDefault="00AE5B58" w:rsidP="00AE5B58">
      <w:pPr>
        <w:pStyle w:val="Standard"/>
        <w:ind w:firstLine="0"/>
      </w:pPr>
    </w:p>
    <w:p w:rsidR="000A07F1" w:rsidRDefault="00AE5B58" w:rsidP="00AE5B58">
      <w:r>
        <w:t xml:space="preserve">Storage of data at this scale would run into issues if the traditional </w:t>
      </w:r>
      <w:r w:rsidR="00A7380A">
        <w:t>centralized</w:t>
      </w:r>
      <w:r>
        <w:t xml:space="preserve"> storage model is used</w:t>
      </w:r>
      <w:r w:rsidR="00C023AD">
        <w:t>. Issue</w:t>
      </w:r>
      <w:r>
        <w:t xml:space="preserve"> </w:t>
      </w:r>
      <w:r w:rsidR="00C023AD">
        <w:t>like</w:t>
      </w:r>
      <w:r>
        <w:t xml:space="preserve"> performance bottlenecks with sudden/gradual growths in demand, a single point of failure either through Denial of Service (DoS) attacks or server crashes. Fortunately, several alternative storage mechanisms have been proposed to handle the peer-to-peer nature of devices on the internet and the transient nature of peers.</w:t>
      </w:r>
      <w:r w:rsidR="009F24F1">
        <w:t xml:space="preserve"> The earliest examples of these protocols were the popular file sharing service Napster and file sharing protocol Gnutella</w:t>
      </w:r>
      <w:r w:rsidR="00E67DB9">
        <w:t>. These were</w:t>
      </w:r>
      <w:r w:rsidR="009F24F1">
        <w:t xml:space="preserve"> used to share hard</w:t>
      </w:r>
      <w:r w:rsidR="00E67DB9">
        <w:t>-</w:t>
      </w:r>
      <w:r w:rsidR="009F24F1">
        <w:t>to</w:t>
      </w:r>
      <w:r w:rsidR="00E67DB9">
        <w:t>-</w:t>
      </w:r>
      <w:r w:rsidR="009F24F1">
        <w:t xml:space="preserve">find files and as consequence of their success, </w:t>
      </w:r>
      <w:r w:rsidR="00E67DB9">
        <w:t xml:space="preserve">gained </w:t>
      </w:r>
      <w:r w:rsidR="00457A76">
        <w:t>mass adoption in the</w:t>
      </w:r>
      <w:r w:rsidR="00E67DB9">
        <w:t xml:space="preserve"> </w:t>
      </w:r>
      <w:r w:rsidR="00457A76">
        <w:t xml:space="preserve">media and software </w:t>
      </w:r>
      <w:r w:rsidR="009F24F1">
        <w:t>piracy</w:t>
      </w:r>
      <w:r w:rsidR="00457A76">
        <w:t xml:space="preserve"> scene</w:t>
      </w:r>
      <w:r w:rsidR="009F24F1">
        <w:t>.</w:t>
      </w:r>
    </w:p>
    <w:p w:rsidR="000A07F1" w:rsidRDefault="000A07F1" w:rsidP="00AE5B58"/>
    <w:p w:rsidR="000A07F1" w:rsidRDefault="000A07F1" w:rsidP="00AE5B58">
      <w:r>
        <w:t>In this report, we get an overview of the two protocols mentioned above and some of their spiritual successors.</w:t>
      </w:r>
      <w:r w:rsidR="00ED6D84">
        <w:t xml:space="preserve"> </w:t>
      </w:r>
      <w:r w:rsidR="005D196D">
        <w:t>L</w:t>
      </w:r>
      <w:r w:rsidR="00ED6D84">
        <w:t>ooking at their network structures, how users join and communicate in the network. And how the protocols deal with devices leaving the network or crashing. Among these, the report will focus on implementing the Chord protocol in Elixir: an actor model language where each actor is a process within a virtual machine</w:t>
      </w:r>
      <w:r w:rsidR="003A4235">
        <w:t xml:space="preserve"> (BEAM VM)</w:t>
      </w:r>
      <w:r w:rsidR="00ED6D84">
        <w:t xml:space="preserve">. Additionally, </w:t>
      </w:r>
      <w:r w:rsidR="001E05E2">
        <w:t>Elixir offers fault tolerance characteristics such as process crashes do not bring down the entire virtual machine and the option to restart any crashed process. This paradigm is best articulated with the phrase ‘let it crash’ where less focus in placed on catching errors but rather recovering from them.</w:t>
      </w:r>
    </w:p>
    <w:p w:rsidR="001E05E2" w:rsidRDefault="001E05E2" w:rsidP="00AE5B58"/>
    <w:p w:rsidR="001E05E2" w:rsidRDefault="001E05E2" w:rsidP="00AE5B58">
      <w:pPr>
        <w:sectPr w:rsidR="001E05E2">
          <w:footerReference w:type="default" r:id="rId10"/>
          <w:footerReference w:type="first" r:id="rId11"/>
          <w:pgSz w:w="11906" w:h="16838"/>
          <w:pgMar w:top="2268" w:right="2268" w:bottom="992" w:left="2268" w:header="720" w:footer="709" w:gutter="0"/>
          <w:pgNumType w:start="1"/>
          <w:cols w:space="0"/>
          <w:titlePg/>
        </w:sectPr>
      </w:pPr>
      <w:r>
        <w:t>The program’s correctness is also evaluated based on tests done by the authors of the protocol</w:t>
      </w:r>
      <w:r w:rsidR="003A4235">
        <w:t>.</w:t>
      </w:r>
      <w:r>
        <w:t xml:space="preserve"> </w:t>
      </w:r>
      <w:r w:rsidR="003A4235">
        <w:t>Evaluating the performance of path lengths during key lookups and key load balancing among nodes. Normally</w:t>
      </w:r>
      <w:r w:rsidR="00E8562A">
        <w:t>,</w:t>
      </w:r>
      <w:r w:rsidR="003A4235">
        <w:t xml:space="preserve"> simulating a large network of more than 1000 nodes would take a toll on hardware</w:t>
      </w:r>
      <w:r w:rsidR="00E8562A">
        <w:t>.</w:t>
      </w:r>
      <w:r w:rsidR="003A4235">
        <w:t xml:space="preserve"> </w:t>
      </w:r>
      <w:r w:rsidR="00E8562A">
        <w:t>B</w:t>
      </w:r>
      <w:r w:rsidR="003A4235">
        <w:t xml:space="preserve">ut the advantage of Elixir is that processes running in the BEAM VM </w:t>
      </w:r>
      <w:r w:rsidR="00E8562A">
        <w:t xml:space="preserve">are </w:t>
      </w:r>
      <w:r w:rsidR="00E2267A">
        <w:t>lightweight</w:t>
      </w:r>
      <w:r w:rsidR="00E8562A">
        <w:t xml:space="preserve"> in terms of computational cost to spin up and memory footprint compared to native operating system processes.</w:t>
      </w:r>
      <w:r w:rsidR="00E2267A">
        <w:t xml:space="preserve"> </w:t>
      </w:r>
    </w:p>
    <w:p w:rsidR="000D05EE" w:rsidRDefault="001657C0">
      <w:pPr>
        <w:pStyle w:val="Heading1"/>
        <w:numPr>
          <w:ilvl w:val="0"/>
          <w:numId w:val="4"/>
        </w:numPr>
      </w:pPr>
      <w:bookmarkStart w:id="3" w:name="_Toc264532861"/>
      <w:bookmarkStart w:id="4" w:name="__RefHeading___Toc342_241414611"/>
      <w:bookmarkStart w:id="5" w:name="_Toc48667816"/>
      <w:r>
        <w:lastRenderedPageBreak/>
        <w:t>B</w:t>
      </w:r>
      <w:bookmarkEnd w:id="3"/>
      <w:r>
        <w:t>ackground Research</w:t>
      </w:r>
      <w:bookmarkEnd w:id="4"/>
      <w:bookmarkEnd w:id="5"/>
    </w:p>
    <w:p w:rsidR="00B50DA9" w:rsidRPr="00B50DA9" w:rsidRDefault="00B50DA9" w:rsidP="00B50DA9">
      <w:r>
        <w:t>This section provides a brief overview of some precursors to Chord such as Napster and Gnutella mentioned in the introduction. For each protocol, an overview of the network structure is given, how nodes join a network and how the protocol deals with node departures or failures.</w:t>
      </w:r>
    </w:p>
    <w:p w:rsidR="000D05EE" w:rsidRDefault="001657C0">
      <w:pPr>
        <w:pStyle w:val="Heading2"/>
        <w:numPr>
          <w:ilvl w:val="0"/>
          <w:numId w:val="0"/>
        </w:numPr>
      </w:pPr>
      <w:bookmarkStart w:id="6" w:name="__RefHeading___Toc1341_241414611"/>
      <w:bookmarkStart w:id="7" w:name="_Toc48667817"/>
      <w:r>
        <w:t>2.1 Napster</w:t>
      </w:r>
      <w:bookmarkEnd w:id="6"/>
      <w:bookmarkEnd w:id="7"/>
    </w:p>
    <w:p w:rsidR="000D05EE" w:rsidRDefault="001657C0">
      <w:pPr>
        <w:pStyle w:val="Standard"/>
        <w:ind w:firstLine="0"/>
      </w:pPr>
      <w:r>
        <w:t xml:space="preserve">One of the first and most popular systems to try addressing the large-scale data storage issue was the Napster music sharing service in 1999. Rather than store a large collection of MP3 files on a single server/cluster, which would have had significant costs for the Napster founders, they opted for a peer-to-peer model in which content was distributed amongst the platform users. Although file storage was peer-to-peer, file search was done using a centralised server based on lists provided by each user device for what files they were hosting. To retrieve a file, a user would query the file index server using the file’s </w:t>
      </w:r>
      <w:r w:rsidR="003028AD">
        <w:t>well-known</w:t>
      </w:r>
      <w:r>
        <w:t xml:space="preserve"> name</w:t>
      </w:r>
      <w:r w:rsidR="00640A87">
        <w:t>,</w:t>
      </w:r>
      <w:r>
        <w:t xml:space="preserve"> to which the server would respond with the IP address of a user device storing the requested file. Finally, the file can be downloaded directly from that user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rsidR="000D05EE" w:rsidRDefault="000D05EE">
      <w:pPr>
        <w:pStyle w:val="Standard"/>
        <w:ind w:firstLine="0"/>
      </w:pPr>
    </w:p>
    <w:p w:rsidR="000D05EE" w:rsidRDefault="001657C0">
      <w:pPr>
        <w:pStyle w:val="Standard"/>
        <w:ind w:firstLine="0"/>
      </w:pPr>
      <w:r>
        <w:t xml:space="preserve">This storage format reaped 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 xml:space="preserve">⁠. </w:t>
      </w:r>
      <w:r w:rsidR="003028AD">
        <w:t>However,</w:t>
      </w:r>
      <w:r>
        <w:t xml:space="preserve"> the biggest issue with the Napster model was that the central file index server was a single point of failure either from Denial of Service attacks or overwhelmed from legitimate traffic. What ultimately affected Napster the most was not technical challenges but legal ones d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rsidR="000D05EE" w:rsidRDefault="000D05EE">
      <w:pPr>
        <w:pStyle w:val="Standard"/>
        <w:ind w:firstLine="0"/>
      </w:pPr>
    </w:p>
    <w:p w:rsidR="000D05EE" w:rsidRDefault="001657C0">
      <w:pPr>
        <w:pStyle w:val="Heading2"/>
        <w:numPr>
          <w:ilvl w:val="0"/>
          <w:numId w:val="0"/>
        </w:numPr>
      </w:pPr>
      <w:bookmarkStart w:id="8" w:name="__RefHeading___Toc1358_241414611"/>
      <w:bookmarkStart w:id="9" w:name="_Toc48667818"/>
      <w:r>
        <w:t>2.2 Gnutella</w:t>
      </w:r>
      <w:bookmarkEnd w:id="8"/>
      <w:bookmarkEnd w:id="9"/>
    </w:p>
    <w:p w:rsidR="000D05EE" w:rsidRDefault="001657C0">
      <w:pPr>
        <w:pStyle w:val="Standard"/>
        <w:ind w:firstLine="0"/>
      </w:pPr>
      <w:r>
        <w:t>Napster served as inspiration for other peer-to-peer systems that came after it with one example being the Gnutella protocol used by file sharing software like LimeWire</w:t>
      </w:r>
      <w:r w:rsidR="00563A85">
        <w:t>.</w:t>
      </w:r>
      <w:r>
        <w:t xml:space="preserve"> </w:t>
      </w:r>
      <w:r w:rsidR="00563A85">
        <w:t>Gnutella</w:t>
      </w:r>
      <w:r>
        <w:t xml:space="preserve"> was</w:t>
      </w:r>
      <w:r w:rsidR="00563A85">
        <w:t xml:space="preserve"> later</w:t>
      </w:r>
      <w:r>
        <w:t xml:space="preserve"> referenced in other protocols aimed at being improvements on both it and Napster.  The network consisted of nodes connected to a limited number of neighbouring nodes. The node requires a connection to at least one other node on start-up which is done </w:t>
      </w:r>
      <w:r w:rsidR="0073070E">
        <w:t>several</w:t>
      </w:r>
      <w:r>
        <w:t xml:space="preserve"> ways:</w:t>
      </w:r>
    </w:p>
    <w:p w:rsidR="000D05EE" w:rsidRDefault="001657C0">
      <w:pPr>
        <w:pStyle w:val="Standard"/>
        <w:numPr>
          <w:ilvl w:val="0"/>
          <w:numId w:val="7"/>
        </w:numPr>
      </w:pPr>
      <w:r>
        <w:t>Using a list of existing network nodes that ships with the client</w:t>
      </w:r>
    </w:p>
    <w:p w:rsidR="000D05EE" w:rsidRDefault="001657C0">
      <w:pPr>
        <w:pStyle w:val="Standard"/>
        <w:numPr>
          <w:ilvl w:val="0"/>
          <w:numId w:val="7"/>
        </w:numPr>
      </w:pPr>
      <w:r>
        <w:t>contacting existing network nodes that serve as web caches</w:t>
      </w:r>
    </w:p>
    <w:p w:rsidR="000D05EE" w:rsidRDefault="001657C0">
      <w:pPr>
        <w:pStyle w:val="Standard"/>
        <w:ind w:firstLine="0"/>
      </w:pPr>
      <w:r>
        <w:t xml:space="preserve">The client will attempt connection to node from these lists until it reaches its connection quota. Addresses that were </w:t>
      </w:r>
      <w:r w:rsidR="0039780F">
        <w:t>not tried</w:t>
      </w:r>
      <w:r>
        <w:t xml:space="preserve"> will be stored while failed connections are discarded.</w:t>
      </w:r>
    </w:p>
    <w:p w:rsidR="000D05EE" w:rsidRDefault="000D05EE">
      <w:pPr>
        <w:pStyle w:val="Standard"/>
        <w:ind w:firstLine="0"/>
      </w:pPr>
    </w:p>
    <w:p w:rsidR="000D05EE" w:rsidRDefault="001657C0">
      <w:pPr>
        <w:pStyle w:val="Standard"/>
        <w:ind w:firstLine="0"/>
      </w:pPr>
      <w:r>
        <w:t xml:space="preserve">To query for a file, the client node sends a hash of the file keyword in a search request to </w:t>
      </w:r>
      <w:r w:rsidR="002659B6">
        <w:t>all</w:t>
      </w:r>
      <w:r>
        <w:t xml:space="preserve"> its neighbours which in earlier versions of the Gnutella protocol was around 5 </w:t>
      </w:r>
      <w:r>
        <w:lastRenderedPageBreak/>
        <w:t>neighbours with a maximum of 7 hops. When a search result was found, the response was sent back along the search path to the requester.</w:t>
      </w:r>
    </w:p>
    <w:p w:rsidR="000D05EE" w:rsidRDefault="000D05EE">
      <w:pPr>
        <w:pStyle w:val="Standard"/>
        <w:ind w:firstLine="0"/>
      </w:pPr>
    </w:p>
    <w:p w:rsidR="000D05EE" w:rsidRDefault="00C9462A">
      <w:pPr>
        <w:pStyle w:val="Standard"/>
        <w:ind w:firstLine="0"/>
      </w:pPr>
      <w:r>
        <w:rPr>
          <w:noProof/>
        </w:rPr>
        <mc:AlternateContent>
          <mc:Choice Requires="wpg">
            <w:drawing>
              <wp:anchor distT="0" distB="0" distL="114300" distR="114300" simplePos="0" relativeHeight="251617280" behindDoc="0" locked="0" layoutInCell="1" allowOverlap="1">
                <wp:simplePos x="0" y="0"/>
                <wp:positionH relativeFrom="column">
                  <wp:posOffset>880326</wp:posOffset>
                </wp:positionH>
                <wp:positionV relativeFrom="paragraph">
                  <wp:posOffset>431</wp:posOffset>
                </wp:positionV>
                <wp:extent cx="2918460" cy="2551742"/>
                <wp:effectExtent l="0" t="0" r="0" b="1270"/>
                <wp:wrapTopAndBottom/>
                <wp:docPr id="52" name="Group 52"/>
                <wp:cNvGraphicFramePr/>
                <a:graphic xmlns:a="http://schemas.openxmlformats.org/drawingml/2006/main">
                  <a:graphicData uri="http://schemas.microsoft.com/office/word/2010/wordprocessingGroup">
                    <wpg:wgp>
                      <wpg:cNvGrpSpPr/>
                      <wpg:grpSpPr>
                        <a:xfrm>
                          <a:off x="0" y="0"/>
                          <a:ext cx="2918460" cy="2551742"/>
                          <a:chOff x="0" y="0"/>
                          <a:chExt cx="2918460" cy="2551742"/>
                        </a:xfrm>
                      </wpg:grpSpPr>
                      <pic:pic xmlns:pic="http://schemas.openxmlformats.org/drawingml/2006/picture">
                        <pic:nvPicPr>
                          <pic:cNvPr id="2" name="Image1"/>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460" cy="2283460"/>
                          </a:xfrm>
                          <a:prstGeom prst="rect">
                            <a:avLst/>
                          </a:prstGeom>
                          <a:ln>
                            <a:noFill/>
                            <a:prstDash/>
                          </a:ln>
                        </pic:spPr>
                      </pic:pic>
                      <wps:wsp>
                        <wps:cNvPr id="12" name="Text Box 12"/>
                        <wps:cNvSpPr txBox="1"/>
                        <wps:spPr>
                          <a:xfrm>
                            <a:off x="0" y="2234242"/>
                            <a:ext cx="2918460" cy="317500"/>
                          </a:xfrm>
                          <a:prstGeom prst="rect">
                            <a:avLst/>
                          </a:prstGeom>
                          <a:solidFill>
                            <a:prstClr val="white"/>
                          </a:solidFill>
                          <a:ln>
                            <a:noFill/>
                          </a:ln>
                        </wps:spPr>
                        <wps:txbx>
                          <w:txbxContent>
                            <w:p w:rsidR="002D242A" w:rsidRPr="00C454BB" w:rsidRDefault="002D242A" w:rsidP="00AF1788">
                              <w:pPr>
                                <w:pStyle w:val="Caption"/>
                                <w:rPr>
                                  <w:rFonts w:cs="Times New Roman"/>
                                  <w:noProof/>
                                  <w:sz w:val="20"/>
                                </w:rPr>
                              </w:pPr>
                              <w:r>
                                <w:t xml:space="preserve">Figure </w:t>
                              </w:r>
                              <w:r>
                                <w:fldChar w:fldCharType="begin"/>
                              </w:r>
                              <w:r>
                                <w:instrText xml:space="preserve"> SEQ Figure \* ARABIC </w:instrText>
                              </w:r>
                              <w:r>
                                <w:fldChar w:fldCharType="separate"/>
                              </w:r>
                              <w:r w:rsidR="00D75C7C">
                                <w:rPr>
                                  <w:noProof/>
                                </w:rPr>
                                <w:t>1</w:t>
                              </w:r>
                              <w:r>
                                <w:fldChar w:fldCharType="end"/>
                              </w:r>
                              <w:r>
                                <w:t>: 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2" o:spid="_x0000_s1026" style="position:absolute;left:0;text-align:left;margin-left:69.3pt;margin-top:.05pt;width:229.8pt;height:200.9pt;z-index:251617280" coordsize="29184,255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 o:spid="_x0000_s1027" type="#_x0000_t75" style="position:absolute;width:29184;height:22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">
                  <v:imagedata r:id="rId13" o:title=""/>
                </v:shape>
                <v:shapetype id="_x0000_t202" coordsize="21600,21600" o:spt="202" path="m,l,21600r21600,l21600,xe">
                  <v:stroke joinstyle="miter"/>
                  <v:path gradientshapeok="t" o:connecttype="rect"/>
                </v:shapetype>
                <v:shape id="Text Box 12" o:spid="_x0000_s1028" type="#_x0000_t202" style="position:absolute;top:22342;width:29184;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rsidR="002D242A" w:rsidRPr="00C454BB" w:rsidRDefault="002D242A" w:rsidP="00AF1788">
                        <w:pPr>
                          <w:pStyle w:val="Caption"/>
                          <w:rPr>
                            <w:rFonts w:cs="Times New Roman"/>
                            <w:noProof/>
                            <w:sz w:val="20"/>
                          </w:rPr>
                        </w:pPr>
                        <w:r>
                          <w:t xml:space="preserve">Figure </w:t>
                        </w:r>
                        <w:r>
                          <w:fldChar w:fldCharType="begin"/>
                        </w:r>
                        <w:r>
                          <w:instrText xml:space="preserve"> SEQ Figure \* ARABIC </w:instrText>
                        </w:r>
                        <w:r>
                          <w:fldChar w:fldCharType="separate"/>
                        </w:r>
                        <w:r w:rsidR="00D75C7C">
                          <w:rPr>
                            <w:noProof/>
                          </w:rPr>
                          <w:t>1</w:t>
                        </w:r>
                        <w:r>
                          <w:fldChar w:fldCharType="end"/>
                        </w:r>
                        <w:r>
                          <w:t>: Gnutella file query process</w:t>
                        </w:r>
                      </w:p>
                    </w:txbxContent>
                  </v:textbox>
                </v:shape>
                <w10:wrap type="topAndBottom"/>
              </v:group>
            </w:pict>
          </mc:Fallback>
        </mc:AlternateContent>
      </w:r>
    </w:p>
    <w:p w:rsidR="000D05EE" w:rsidRDefault="001657C0">
      <w:pPr>
        <w:pStyle w:val="Standard"/>
        <w:ind w:firstLine="0"/>
      </w:pPr>
      <w:r>
        <w:t>However, since v0.6 of the protocol, the structure was changed to a leaf and ultra node (peer) structure</w:t>
      </w:r>
      <w:r w:rsidR="001122B2">
        <w:t>.</w:t>
      </w:r>
      <w:r>
        <w:t xml:space="preserve"> </w:t>
      </w:r>
      <w:r w:rsidR="001122B2">
        <w:t>L</w:t>
      </w:r>
      <w:r>
        <w:t>eaf nodes</w:t>
      </w:r>
      <w:r w:rsidR="001122B2">
        <w:t xml:space="preserve"> are</w:t>
      </w:r>
      <w:r>
        <w:t xml:space="preserve"> connected to a small set of ultra nodes (around 3) and the ultra nodes hav</w:t>
      </w:r>
      <w:r w:rsidR="001122B2">
        <w:t>e</w:t>
      </w:r>
      <w:r>
        <w:t xml:space="preserve"> a high degree of connectivity with other ultra nodes (more than 32). When leaf nodes are bootstrapping, they send their keyword hash list (Query Routing Table) to its connected ultra-peers which merge that list with their own and exchange the new list with neighbouring ultra-peers. Search results wer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rsidR="000D05EE" w:rsidRDefault="000D05EE">
      <w:pPr>
        <w:pStyle w:val="Standard"/>
        <w:ind w:firstLine="0"/>
      </w:pPr>
    </w:p>
    <w:p w:rsidR="000D05EE" w:rsidRDefault="001657C0">
      <w:pPr>
        <w:pStyle w:val="Standard"/>
        <w:ind w:firstLine="0"/>
      </w:pPr>
      <w:r>
        <w:t>There were drawbacks however to the Gnutella search the first being it did</w:t>
      </w:r>
      <w:r w:rsidR="004E33AA">
        <w:t xml:space="preserve"> not</w:t>
      </w:r>
      <w:r>
        <w:t xml:space="preserve"> fully account for the frequent amount of node joins/departures on the internet. Secondly, ⁠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rsidR="000D05EE" w:rsidRDefault="000D05EE">
      <w:pPr>
        <w:pStyle w:val="Standard"/>
        <w:ind w:firstLine="0"/>
      </w:pPr>
    </w:p>
    <w:p w:rsidR="000D05EE" w:rsidRDefault="001657C0">
      <w:pPr>
        <w:pStyle w:val="Heading2"/>
        <w:numPr>
          <w:ilvl w:val="0"/>
          <w:numId w:val="0"/>
        </w:numPr>
      </w:pPr>
      <w:bookmarkStart w:id="10" w:name="__RefHeading___Toc538_2916278919"/>
      <w:bookmarkStart w:id="11" w:name="_Toc48667819"/>
      <w:r>
        <w:t>2.3 Content Addressable Network (CAN)</w:t>
      </w:r>
      <w:bookmarkEnd w:id="10"/>
      <w:bookmarkEnd w:id="11"/>
    </w:p>
    <w:p w:rsidR="000D05EE" w:rsidRDefault="001657C0">
      <w:pPr>
        <w:pStyle w:val="Standard"/>
        <w:ind w:firstLine="0"/>
      </w:pPr>
      <w:r>
        <w:t xml:space="preserve">The term, </w:t>
      </w:r>
      <w:r>
        <w:rPr>
          <w:i/>
          <w:iCs/>
        </w:rPr>
        <w:t xml:space="preserve">Content Addressable Network </w:t>
      </w:r>
      <w:r>
        <w:t xml:space="preserve">is a term coined by Ratnasamy et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The CAN is composed of many nodes each storing a chunk (called a zone) of the entire hash table. Zones are mapped in a virtual d-dimensional Cartesian coordinate space. The node also holds information about a small number of adjacent zones of the table for request routing. Requests will be routed through intermediate nodes towards the node whose zone contains that key.</w:t>
      </w:r>
    </w:p>
    <w:p w:rsidR="000D05EE" w:rsidRDefault="000D05EE">
      <w:pPr>
        <w:pStyle w:val="Standard"/>
        <w:ind w:firstLine="0"/>
      </w:pPr>
    </w:p>
    <w:p w:rsidR="00953709" w:rsidRDefault="00953709">
      <w:pPr>
        <w:pStyle w:val="Standard"/>
        <w:ind w:firstLine="0"/>
      </w:pPr>
    </w:p>
    <w:p w:rsidR="000D05EE" w:rsidRDefault="00C9462A">
      <w:pPr>
        <w:pStyle w:val="Standard"/>
        <w:ind w:firstLine="0"/>
      </w:pPr>
      <w:r>
        <w:rPr>
          <w:noProof/>
        </w:rPr>
        <mc:AlternateContent>
          <mc:Choice Requires="wpg">
            <w:drawing>
              <wp:anchor distT="0" distB="0" distL="114300" distR="114300" simplePos="0" relativeHeight="251625472" behindDoc="0" locked="0" layoutInCell="1" allowOverlap="1">
                <wp:simplePos x="0" y="0"/>
                <wp:positionH relativeFrom="column">
                  <wp:posOffset>500273</wp:posOffset>
                </wp:positionH>
                <wp:positionV relativeFrom="paragraph">
                  <wp:posOffset>4062958</wp:posOffset>
                </wp:positionV>
                <wp:extent cx="3840480" cy="2232564"/>
                <wp:effectExtent l="0" t="0" r="7620" b="0"/>
                <wp:wrapTopAndBottom/>
                <wp:docPr id="54" name="Group 54"/>
                <wp:cNvGraphicFramePr/>
                <a:graphic xmlns:a="http://schemas.openxmlformats.org/drawingml/2006/main">
                  <a:graphicData uri="http://schemas.microsoft.com/office/word/2010/wordprocessingGroup">
                    <wpg:wgp>
                      <wpg:cNvGrpSpPr/>
                      <wpg:grpSpPr>
                        <a:xfrm>
                          <a:off x="0" y="0"/>
                          <a:ext cx="3840480" cy="2232564"/>
                          <a:chOff x="0" y="0"/>
                          <a:chExt cx="3840480" cy="2232564"/>
                        </a:xfrm>
                      </wpg:grpSpPr>
                      <pic:pic xmlns:pic="http://schemas.openxmlformats.org/drawingml/2006/picture">
                        <pic:nvPicPr>
                          <pic:cNvPr id="14" name="Image3"/>
                          <pic:cNvPicPr/>
                        </pic:nvPicPr>
                        <pic:blipFill>
                          <a:blip r:embed="rId14">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wps:wsp>
                        <wps:cNvPr id="16" name="Text Box 16"/>
                        <wps:cNvSpPr txBox="1"/>
                        <wps:spPr>
                          <a:xfrm>
                            <a:off x="0" y="1915064"/>
                            <a:ext cx="3646170" cy="317500"/>
                          </a:xfrm>
                          <a:prstGeom prst="rect">
                            <a:avLst/>
                          </a:prstGeom>
                          <a:solidFill>
                            <a:prstClr val="white"/>
                          </a:solidFill>
                          <a:ln>
                            <a:noFill/>
                          </a:ln>
                        </wps:spPr>
                        <wps:txbx>
                          <w:txbxContent>
                            <w:p w:rsidR="002D242A" w:rsidRPr="00BC1269" w:rsidRDefault="002D242A" w:rsidP="00953709">
                              <w:pPr>
                                <w:pStyle w:val="Caption"/>
                                <w:rPr>
                                  <w:rFonts w:cs="Times New Roman"/>
                                  <w:sz w:val="20"/>
                                </w:rPr>
                              </w:pPr>
                              <w:r>
                                <w:t xml:space="preserve">Figure </w:t>
                              </w:r>
                              <w:r>
                                <w:fldChar w:fldCharType="begin"/>
                              </w:r>
                              <w:r>
                                <w:instrText xml:space="preserve"> SEQ Figure \* ARABIC </w:instrText>
                              </w:r>
                              <w:r>
                                <w:fldChar w:fldCharType="separate"/>
                              </w:r>
                              <w:r w:rsidR="00D75C7C">
                                <w:rPr>
                                  <w:noProof/>
                                </w:rPr>
                                <w:t>2</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29" style="position:absolute;left:0;text-align:left;margin-left:39.4pt;margin-top:319.9pt;width:302.4pt;height:175.8pt;z-index:251625472" coordsize="38404,22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&#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">
                <v:shape id="Image3" o:spid="_x0000_s1030" type="#_x0000_t75" style="position:absolute;width:38404;height:19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">
                  <v:imagedata r:id="rId15" o:title=""/>
                </v:shape>
                <v:shape id="Text Box 16" o:spid="_x0000_s1031" type="#_x0000_t202" style="position:absolute;top:19150;width:364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rsidR="002D242A" w:rsidRPr="00BC1269" w:rsidRDefault="002D242A" w:rsidP="00953709">
                        <w:pPr>
                          <w:pStyle w:val="Caption"/>
                          <w:rPr>
                            <w:rFonts w:cs="Times New Roman"/>
                            <w:sz w:val="20"/>
                          </w:rPr>
                        </w:pPr>
                        <w:r>
                          <w:t xml:space="preserve">Figure </w:t>
                        </w:r>
                        <w:r>
                          <w:fldChar w:fldCharType="begin"/>
                        </w:r>
                        <w:r>
                          <w:instrText xml:space="preserve"> SEQ Figure \* ARABIC </w:instrText>
                        </w:r>
                        <w:r>
                          <w:fldChar w:fldCharType="separate"/>
                        </w:r>
                        <w:r w:rsidR="00D75C7C">
                          <w:rPr>
                            <w:noProof/>
                          </w:rPr>
                          <w:t>2</w:t>
                        </w:r>
                        <w:r>
                          <w:fldChar w:fldCharType="end"/>
                        </w:r>
                        <w:r>
                          <w:t>: Node 7 joining the network</w:t>
                        </w:r>
                      </w:p>
                    </w:txbxContent>
                  </v:textbox>
                </v:shape>
                <w10:wrap type="topAndBottom"/>
              </v:group>
            </w:pict>
          </mc:Fallback>
        </mc:AlternateContent>
      </w:r>
      <w:r>
        <w:rPr>
          <w:noProof/>
        </w:rPr>
        <mc:AlternateContent>
          <mc:Choice Requires="wpg">
            <w:drawing>
              <wp:anchor distT="0" distB="0" distL="114300" distR="114300" simplePos="0" relativeHeight="251621376" behindDoc="0" locked="0" layoutInCell="1" allowOverlap="1">
                <wp:simplePos x="0" y="0"/>
                <wp:positionH relativeFrom="column">
                  <wp:posOffset>673292</wp:posOffset>
                </wp:positionH>
                <wp:positionV relativeFrom="paragraph">
                  <wp:posOffset>431</wp:posOffset>
                </wp:positionV>
                <wp:extent cx="3332851" cy="2232564"/>
                <wp:effectExtent l="0" t="0" r="1270" b="0"/>
                <wp:wrapTopAndBottom/>
                <wp:docPr id="53" name="Group 53"/>
                <wp:cNvGraphicFramePr/>
                <a:graphic xmlns:a="http://schemas.openxmlformats.org/drawingml/2006/main">
                  <a:graphicData uri="http://schemas.microsoft.com/office/word/2010/wordprocessingGroup">
                    <wpg:wgp>
                      <wpg:cNvGrpSpPr/>
                      <wpg:grpSpPr>
                        <a:xfrm>
                          <a:off x="0" y="0"/>
                          <a:ext cx="3332851" cy="2232564"/>
                          <a:chOff x="0" y="0"/>
                          <a:chExt cx="3332851" cy="2232564"/>
                        </a:xfrm>
                      </wpg:grpSpPr>
                      <pic:pic xmlns:pic="http://schemas.openxmlformats.org/drawingml/2006/picture">
                        <pic:nvPicPr>
                          <pic:cNvPr id="4" name="Image2"/>
                          <pic:cNvPicPr/>
                        </pic:nvPicPr>
                        <pic:blipFill>
                          <a:blip r:embed="rId16">
                            <a:lum/>
                            <a:alphaModFix/>
                            <a:extLst>
                              <a:ext uri="{28A0092B-C50C-407E-A947-70E740481C1C}">
                                <a14:useLocalDpi xmlns:a14="http://schemas.microsoft.com/office/drawing/2010/main" val="0"/>
                              </a:ext>
                            </a:extLst>
                          </a:blip>
                          <a:srcRect/>
                          <a:stretch>
                            <a:fillRect/>
                          </a:stretch>
                        </pic:blipFill>
                        <pic:spPr>
                          <a:xfrm>
                            <a:off x="8626" y="0"/>
                            <a:ext cx="3324225" cy="1990725"/>
                          </a:xfrm>
                          <a:prstGeom prst="rect">
                            <a:avLst/>
                          </a:prstGeom>
                          <a:ln>
                            <a:noFill/>
                            <a:prstDash/>
                          </a:ln>
                        </pic:spPr>
                      </pic:pic>
                      <wps:wsp>
                        <wps:cNvPr id="15" name="Text Box 15"/>
                        <wps:cNvSpPr txBox="1"/>
                        <wps:spPr>
                          <a:xfrm>
                            <a:off x="0" y="1915064"/>
                            <a:ext cx="3323590" cy="317500"/>
                          </a:xfrm>
                          <a:prstGeom prst="rect">
                            <a:avLst/>
                          </a:prstGeom>
                          <a:solidFill>
                            <a:prstClr val="white"/>
                          </a:solidFill>
                          <a:ln>
                            <a:noFill/>
                          </a:ln>
                        </wps:spPr>
                        <wps:txbx>
                          <w:txbxContent>
                            <w:p w:rsidR="002D242A" w:rsidRPr="0037635A" w:rsidRDefault="002D242A" w:rsidP="00AF1788">
                              <w:pPr>
                                <w:pStyle w:val="Caption"/>
                                <w:rPr>
                                  <w:rFonts w:cs="Times New Roman"/>
                                  <w:sz w:val="20"/>
                                </w:rPr>
                              </w:pPr>
                              <w:r>
                                <w:t xml:space="preserve">Figure </w:t>
                              </w:r>
                              <w:r>
                                <w:fldChar w:fldCharType="begin"/>
                              </w:r>
                              <w:r>
                                <w:instrText xml:space="preserve"> SEQ Figure \* ARABIC </w:instrText>
                              </w:r>
                              <w:r>
                                <w:fldChar w:fldCharType="separate"/>
                              </w:r>
                              <w:r w:rsidR="00D75C7C">
                                <w:rPr>
                                  <w:noProof/>
                                </w:rPr>
                                <w:t>3</w:t>
                              </w:r>
                              <w:r>
                                <w:fldChar w:fldCharType="end"/>
                              </w:r>
                              <w:r>
                                <w:t>: 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3" o:spid="_x0000_s1032" style="position:absolute;left:0;text-align:left;margin-left:53pt;margin-top:.05pt;width:262.45pt;height:175.8pt;z-index:251621376" coordsize="33328,22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">
                <v:shape id="Image2" o:spid="_x0000_s1033" type="#_x0000_t75" style="position:absolute;left:86;width:33242;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">
                  <v:imagedata r:id="rId17" o:title=""/>
                </v:shape>
                <v:shape id="Text Box 15" o:spid="_x0000_s1034" type="#_x0000_t202" style="position:absolute;top:19150;width:3323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rsidR="002D242A" w:rsidRPr="0037635A" w:rsidRDefault="002D242A" w:rsidP="00AF1788">
                        <w:pPr>
                          <w:pStyle w:val="Caption"/>
                          <w:rPr>
                            <w:rFonts w:cs="Times New Roman"/>
                            <w:sz w:val="20"/>
                          </w:rPr>
                        </w:pPr>
                        <w:r>
                          <w:t xml:space="preserve">Figure </w:t>
                        </w:r>
                        <w:r>
                          <w:fldChar w:fldCharType="begin"/>
                        </w:r>
                        <w:r>
                          <w:instrText xml:space="preserve"> SEQ Figure \* ARABIC </w:instrText>
                        </w:r>
                        <w:r>
                          <w:fldChar w:fldCharType="separate"/>
                        </w:r>
                        <w:r w:rsidR="00D75C7C">
                          <w:rPr>
                            <w:noProof/>
                          </w:rPr>
                          <w:t>3</w:t>
                        </w:r>
                        <w:r>
                          <w:fldChar w:fldCharType="end"/>
                        </w:r>
                        <w:r>
                          <w:t>: 2-d space with 5 nodes</w:t>
                        </w:r>
                      </w:p>
                    </w:txbxContent>
                  </v:textbox>
                </v:shape>
                <w10:wrap type="topAndBottom"/>
              </v:group>
            </w:pict>
          </mc:Fallback>
        </mc:AlternateContent>
      </w:r>
      <w:r w:rsidR="001657C0">
        <w:t xml:space="preserve">To join a network, a CAN node contacts a bootstrap node through a DNS lookup. The bootstrap node will contain a list of nodes that it believes are currently online and will give the connecting node a random list of connected nodes. The joining node then picks a random point P and sends a JOIN request for that point via the existing node which will route the request to the node zone where point P lies. The node occupying that zone will split the zone and give one half and its corresponding keys to the joining node. Finally, the new node learns the IP addresses of its neighbours from the node that just assigned it a new half and that node removes neighbours now belonging to the new node. Both nodes will send messages to neighbouring nodes to update them of the changes. The number of neighbours is determined by the dimension size thus this node join affects </w:t>
      </w:r>
      <w:r w:rsidR="001657C0">
        <w:rPr>
          <w:i/>
          <w:iCs/>
        </w:rPr>
        <w:t xml:space="preserve">O(d) </w:t>
      </w:r>
      <w:r w:rsidR="001657C0">
        <w:t>nodes.</w:t>
      </w:r>
    </w:p>
    <w:p w:rsidR="000D05EE" w:rsidRDefault="000D05EE">
      <w:pPr>
        <w:pStyle w:val="Standard"/>
        <w:ind w:firstLine="0"/>
      </w:pPr>
    </w:p>
    <w:p w:rsidR="000D05EE" w:rsidRDefault="001657C0">
      <w:pPr>
        <w:pStyle w:val="Standard"/>
        <w:ind w:firstLine="0"/>
      </w:pPr>
      <w:r>
        <w:t>To store a key-value (KV) pair &lt;K1, V1&gt;, K1 is deterministically mapped to a point P in the coordinate space using a uniform hash function. The corresponding KV pair is then stored at the node that owns the zone within which point P lies. To retrieve V1, nodes will apply the same hash function against K1 to get point P for data retrieval. A node will utilise its neighbour coordinate set to route messages towards their destinations using greedy forwarding to neighbours with closest to the destination.</w:t>
      </w:r>
    </w:p>
    <w:p w:rsidR="000D05EE" w:rsidRDefault="000D05EE">
      <w:pPr>
        <w:pStyle w:val="Standard"/>
        <w:ind w:firstLine="0"/>
      </w:pPr>
    </w:p>
    <w:p w:rsidR="000D05EE" w:rsidRDefault="001657C0">
      <w:pPr>
        <w:pStyle w:val="Standard"/>
        <w:ind w:firstLine="0"/>
      </w:pPr>
      <w:r>
        <w:t>When it comes to changes in the network, departures are done by the node handing over its zone and KV records to one of its neighbours. The handover is decided by assigning the neighbour whose zone can be merged with to create a valid single zone</w:t>
      </w:r>
      <w:r w:rsidR="00EC4696">
        <w:t>.</w:t>
      </w:r>
      <w:r>
        <w:t xml:space="preserve"> </w:t>
      </w:r>
      <w:r w:rsidR="00EC4696">
        <w:t>Alternatively,</w:t>
      </w:r>
      <w:r>
        <w:t xml:space="preserve"> the neighbo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Node failure is handled using an immediate takeover algorithm that ensures a failed node’s neighbour takes over the zone. The failed node’s data however will be unavailable until the state is refreshed by holders of the data.</w:t>
      </w:r>
    </w:p>
    <w:p w:rsidR="000D05EE" w:rsidRDefault="000D05EE">
      <w:pPr>
        <w:pStyle w:val="Standard"/>
        <w:ind w:firstLine="0"/>
      </w:pPr>
    </w:p>
    <w:p w:rsidR="000D05EE" w:rsidRDefault="001657C0">
      <w:pPr>
        <w:pStyle w:val="Standard"/>
        <w:ind w:firstLine="0"/>
      </w:pPr>
      <w:r>
        <w:t>Each node monitors its neighbours by listening for periodic messages containing the neighbour’s zone coordinates and its neighbours. Absence of a message for a prolonged time period indicates node failure which triggers a takeover timer. When this timer expires, the node sends a TAKEOVER message to the failed node’s neighbours</w:t>
      </w:r>
      <w:r w:rsidR="000053E8">
        <w:t>.</w:t>
      </w:r>
      <w:r>
        <w:t xml:space="preserve"> </w:t>
      </w:r>
      <w:r w:rsidR="000053E8">
        <w:t>A</w:t>
      </w:r>
      <w:r>
        <w:t>nd on receipt of the TAKEOVER message, a node will cancel its own timer if the zone volume in the message is smaller than its own zone volume</w:t>
      </w:r>
      <w:r w:rsidR="000053E8">
        <w:t>,</w:t>
      </w:r>
      <w:r>
        <w:t xml:space="preserve"> else it will</w:t>
      </w:r>
      <w:r w:rsidR="003646E2">
        <w:t xml:space="preserve"> send back a</w:t>
      </w:r>
      <w:r>
        <w:t xml:space="preserve"> reply with its own </w:t>
      </w:r>
      <w:r w:rsidR="003646E2">
        <w:t>TAKEOVER message</w:t>
      </w:r>
      <w:r>
        <w:t>. In a scenario of multiple adjacent node failure and less than half of the neighbours are reachable, a node taking over another zone might lead to the CAN state becoming inconsistent. To mitigate this, the node would perform an expanding ring search for any nodes beyond the failure region prior to running the repair mechanism</w:t>
      </w:r>
      <w:r w:rsidR="0021441C">
        <w:t>,</w:t>
      </w:r>
      <w:r>
        <w:t xml:space="preserve">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p>
    <w:p w:rsidR="000D05EE" w:rsidRDefault="000D05EE">
      <w:pPr>
        <w:pStyle w:val="Standard"/>
        <w:ind w:firstLine="0"/>
      </w:pPr>
    </w:p>
    <w:p w:rsidR="000D05EE" w:rsidRDefault="001657C0">
      <w:pPr>
        <w:pStyle w:val="Heading2"/>
        <w:numPr>
          <w:ilvl w:val="0"/>
          <w:numId w:val="0"/>
        </w:numPr>
      </w:pPr>
      <w:bookmarkStart w:id="12" w:name="__RefHeading___Toc540_2916278919"/>
      <w:bookmarkStart w:id="13" w:name="_Toc48667820"/>
      <w:r>
        <w:t>2.4 Chord</w:t>
      </w:r>
      <w:bookmarkEnd w:id="12"/>
      <w:bookmarkEnd w:id="13"/>
    </w:p>
    <w:p w:rsidR="000D05EE" w:rsidRDefault="001657C0">
      <w:pPr>
        <w:pStyle w:val="Standard"/>
        <w:ind w:firstLine="0"/>
      </w:pPr>
      <w:r>
        <w:t xml:space="preserve">Chord is another DHT lookup protocol inspired by Napster and Gnutella with the authors suggesting Chord as a potentially good foundation for those earlier protocols </w:t>
      </w:r>
      <w:r w:rsidR="007F4374">
        <w:fldChar w:fldCharType="begin" w:fldLock="1"/>
      </w:r>
      <w:r w:rsidR="00197C90">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t xml:space="preserve">. At a top level, Chord maps keys to responsible nodes by applying a </w:t>
      </w:r>
      <w:r>
        <w:rPr>
          <w:i/>
          <w:iCs/>
        </w:rPr>
        <w:t>consistent hashing</w:t>
      </w:r>
      <w:r>
        <w:t xml:space="preserve"> function to both the data key and the node ID. Consistent hashing uses the SHA-1 algorithm  to assign an </w:t>
      </w:r>
      <w:r>
        <w:rPr>
          <w:i/>
          <w:iCs/>
        </w:rPr>
        <w:t>m</w:t>
      </w:r>
      <w:r>
        <w:t>-bit identifier to a node and a data key hash used by the rest of the protocol for mapping to nodes. Nodes are arranged in an identifier circle (Chord ring)</w:t>
      </w:r>
      <w:r>
        <w:rPr>
          <w:i/>
          <w:iCs/>
        </w:rPr>
        <w:t xml:space="preserve"> </w:t>
      </w:r>
      <w:r>
        <w:t>with the range [0,2</w:t>
      </w:r>
      <w:r>
        <w:rPr>
          <w:vertAlign w:val="superscript"/>
        </w:rPr>
        <w:t>m</w:t>
      </w:r>
      <w:r>
        <w:t>-1] where key assignment is modulo 2</w:t>
      </w:r>
      <w:r>
        <w:rPr>
          <w:vertAlign w:val="superscript"/>
        </w:rPr>
        <w:t>m</w:t>
      </w:r>
      <w:r>
        <w:t>.</w:t>
      </w:r>
      <w:r>
        <w:rPr>
          <w:vertAlign w:val="superscript"/>
        </w:rPr>
        <w:t xml:space="preserve"> </w:t>
      </w:r>
      <w:r>
        <w:t xml:space="preserve">A key K is assigned to the first node in the circle whose hashed ID is equal to K or the next clockwise </w:t>
      </w:r>
      <w:r w:rsidR="006F1DA7">
        <w:t>node, referred</w:t>
      </w:r>
      <w:r>
        <w:t xml:space="preserve"> to as the </w:t>
      </w:r>
      <w:r w:rsidRPr="003718DE">
        <w:rPr>
          <w:i/>
          <w:iCs/>
        </w:rPr>
        <w:t>successor</w:t>
      </w:r>
      <w:r>
        <w:t xml:space="preserve"> of K.</w:t>
      </w:r>
    </w:p>
    <w:p w:rsidR="00010375" w:rsidRDefault="00C9462A">
      <w:pPr>
        <w:pStyle w:val="Standard"/>
        <w:ind w:firstLine="0"/>
      </w:pPr>
      <w:r>
        <w:rPr>
          <w:noProof/>
        </w:rPr>
        <mc:AlternateContent>
          <mc:Choice Requires="wpg">
            <w:drawing>
              <wp:anchor distT="0" distB="0" distL="114300" distR="114300" simplePos="0" relativeHeight="251629568" behindDoc="0" locked="0" layoutInCell="1" allowOverlap="1">
                <wp:simplePos x="0" y="0"/>
                <wp:positionH relativeFrom="column">
                  <wp:posOffset>1095986</wp:posOffset>
                </wp:positionH>
                <wp:positionV relativeFrom="paragraph">
                  <wp:posOffset>176075</wp:posOffset>
                </wp:positionV>
                <wp:extent cx="2485390" cy="2042160"/>
                <wp:effectExtent l="0" t="0" r="0" b="0"/>
                <wp:wrapTopAndBottom/>
                <wp:docPr id="71" name="Group 71"/>
                <wp:cNvGraphicFramePr/>
                <a:graphic xmlns:a="http://schemas.openxmlformats.org/drawingml/2006/main">
                  <a:graphicData uri="http://schemas.microsoft.com/office/word/2010/wordprocessingGroup">
                    <wpg:wgp>
                      <wpg:cNvGrpSpPr/>
                      <wpg:grpSpPr>
                        <a:xfrm>
                          <a:off x="0" y="0"/>
                          <a:ext cx="2485390" cy="2042160"/>
                          <a:chOff x="0" y="0"/>
                          <a:chExt cx="2485390" cy="2042160"/>
                        </a:xfrm>
                      </wpg:grpSpPr>
                      <pic:pic xmlns:pic="http://schemas.openxmlformats.org/drawingml/2006/picture">
                        <pic:nvPicPr>
                          <pic:cNvPr id="8" name="Image4"/>
                          <pic:cNvPicPr/>
                        </pic:nvPicPr>
                        <pic:blipFill>
                          <a:blip r:embed="rId18">
                            <a:lum/>
                            <a:alphaModFix/>
                            <a:extLst>
                              <a:ext uri="{28A0092B-C50C-407E-A947-70E740481C1C}">
                                <a14:useLocalDpi xmlns:a14="http://schemas.microsoft.com/office/drawing/2010/main" val="0"/>
                              </a:ext>
                            </a:extLst>
                          </a:blip>
                          <a:srcRect/>
                          <a:stretch>
                            <a:fillRect/>
                          </a:stretch>
                        </pic:blipFill>
                        <pic:spPr>
                          <a:xfrm>
                            <a:off x="189781" y="0"/>
                            <a:ext cx="2138680" cy="1725295"/>
                          </a:xfrm>
                          <a:prstGeom prst="rect">
                            <a:avLst/>
                          </a:prstGeom>
                          <a:ln>
                            <a:noFill/>
                            <a:prstDash/>
                          </a:ln>
                        </pic:spPr>
                      </pic:pic>
                      <wps:wsp>
                        <wps:cNvPr id="17" name="Text Box 17"/>
                        <wps:cNvSpPr txBox="1"/>
                        <wps:spPr>
                          <a:xfrm>
                            <a:off x="0" y="1724660"/>
                            <a:ext cx="2485390" cy="317500"/>
                          </a:xfrm>
                          <a:prstGeom prst="rect">
                            <a:avLst/>
                          </a:prstGeom>
                          <a:solidFill>
                            <a:prstClr val="white"/>
                          </a:solidFill>
                          <a:ln>
                            <a:noFill/>
                          </a:ln>
                        </wps:spPr>
                        <wps:txbx>
                          <w:txbxContent>
                            <w:p w:rsidR="002D242A" w:rsidRPr="00063EEF" w:rsidRDefault="002D242A" w:rsidP="00010375">
                              <w:pPr>
                                <w:pStyle w:val="Caption"/>
                                <w:rPr>
                                  <w:rFonts w:cs="Times New Roman"/>
                                  <w:noProof/>
                                  <w:sz w:val="20"/>
                                </w:rPr>
                              </w:pPr>
                              <w:r>
                                <w:t xml:space="preserve">Figure </w:t>
                              </w:r>
                              <w:r>
                                <w:fldChar w:fldCharType="begin"/>
                              </w:r>
                              <w:r>
                                <w:instrText xml:space="preserve"> SEQ Figure \* ARABIC </w:instrText>
                              </w:r>
                              <w:r>
                                <w:fldChar w:fldCharType="separate"/>
                              </w:r>
                              <w:r w:rsidR="00D75C7C">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 o:spid="_x0000_s1035" style="position:absolute;left:0;text-align:left;margin-left:86.3pt;margin-top:13.85pt;width:195.7pt;height:160.8pt;z-index:251629568" coordsize="24853,20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">
                <v:shape id="Image4" o:spid="_x0000_s1036" type="#_x0000_t75" style="position:absolute;left:1897;width:21387;height:172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">
                  <v:imagedata r:id="rId19" o:title=""/>
                </v:shape>
                <v:shape id="Text Box 17" o:spid="_x0000_s1037" type="#_x0000_t202" style="position:absolute;top:17246;width:2485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2D242A" w:rsidRPr="00063EEF" w:rsidRDefault="002D242A" w:rsidP="00010375">
                        <w:pPr>
                          <w:pStyle w:val="Caption"/>
                          <w:rPr>
                            <w:rFonts w:cs="Times New Roman"/>
                            <w:noProof/>
                            <w:sz w:val="20"/>
                          </w:rPr>
                        </w:pPr>
                        <w:r>
                          <w:t xml:space="preserve">Figure </w:t>
                        </w:r>
                        <w:r>
                          <w:fldChar w:fldCharType="begin"/>
                        </w:r>
                        <w:r>
                          <w:instrText xml:space="preserve"> SEQ Figure \* ARABIC </w:instrText>
                        </w:r>
                        <w:r>
                          <w:fldChar w:fldCharType="separate"/>
                        </w:r>
                        <w:r w:rsidR="00D75C7C">
                          <w:rPr>
                            <w:noProof/>
                          </w:rPr>
                          <w:t>4</w:t>
                        </w:r>
                        <w:r>
                          <w:fldChar w:fldCharType="end"/>
                        </w:r>
                        <w:r>
                          <w:t>: Example Chord ring</w:t>
                        </w:r>
                      </w:p>
                    </w:txbxContent>
                  </v:textbox>
                </v:shape>
                <w10:wrap type="topAndBottom"/>
              </v:group>
            </w:pict>
          </mc:Fallback>
        </mc:AlternateContent>
      </w:r>
    </w:p>
    <w:p w:rsidR="005700C9" w:rsidRDefault="001657C0">
      <w:pPr>
        <w:pStyle w:val="Standard"/>
        <w:ind w:firstLine="0"/>
      </w:pPr>
      <w:r>
        <w:lastRenderedPageBreak/>
        <w:t>Each node in Chord keeps record of a set of variables:</w:t>
      </w:r>
    </w:p>
    <w:p w:rsidR="005700C9" w:rsidRDefault="005700C9" w:rsidP="005700C9">
      <w:pPr>
        <w:pStyle w:val="Standard"/>
        <w:numPr>
          <w:ilvl w:val="0"/>
          <w:numId w:val="11"/>
        </w:numPr>
      </w:pPr>
      <w:r>
        <w:t>I</w:t>
      </w:r>
      <w:r w:rsidR="001657C0">
        <w:t>ts own ID</w:t>
      </w:r>
      <w:r w:rsidR="005F1158">
        <w:t>.</w:t>
      </w:r>
    </w:p>
    <w:p w:rsidR="005700C9" w:rsidRDefault="005700C9" w:rsidP="005700C9">
      <w:pPr>
        <w:pStyle w:val="Standard"/>
        <w:numPr>
          <w:ilvl w:val="0"/>
          <w:numId w:val="11"/>
        </w:numPr>
      </w:pPr>
      <w:r>
        <w:t>A</w:t>
      </w:r>
      <w:r w:rsidR="001657C0">
        <w:t xml:space="preserve"> pointer to its predecessor</w:t>
      </w:r>
      <w:r w:rsidR="005F1158">
        <w:t>.</w:t>
      </w:r>
    </w:p>
    <w:p w:rsidR="005700C9" w:rsidRDefault="005700C9" w:rsidP="005700C9">
      <w:pPr>
        <w:pStyle w:val="Standard"/>
        <w:numPr>
          <w:ilvl w:val="0"/>
          <w:numId w:val="11"/>
        </w:numPr>
      </w:pPr>
      <w:r>
        <w:t>T</w:t>
      </w:r>
      <w:r w:rsidR="001657C0">
        <w:t xml:space="preserve">he set of keys it </w:t>
      </w:r>
      <w:r w:rsidR="00A34F05">
        <w:t>oversees</w:t>
      </w:r>
      <w:r w:rsidR="005F1158">
        <w:t>.</w:t>
      </w:r>
    </w:p>
    <w:p w:rsidR="005F1158" w:rsidRDefault="005700C9" w:rsidP="005700C9">
      <w:pPr>
        <w:pStyle w:val="Standard"/>
        <w:numPr>
          <w:ilvl w:val="0"/>
          <w:numId w:val="11"/>
        </w:numPr>
      </w:pPr>
      <w:r>
        <w:t>A</w:t>
      </w:r>
      <w:r w:rsidR="001657C0">
        <w:t xml:space="preserve"> routing table with maximum </w:t>
      </w:r>
      <w:r w:rsidR="001657C0">
        <w:rPr>
          <w:i/>
          <w:iCs/>
        </w:rPr>
        <w:t xml:space="preserve">m </w:t>
      </w:r>
      <w:r w:rsidR="001657C0">
        <w:t xml:space="preserve">entries called the </w:t>
      </w:r>
      <w:r w:rsidR="001657C0" w:rsidRPr="005700C9">
        <w:rPr>
          <w:i/>
          <w:iCs/>
        </w:rPr>
        <w:t>finger table</w:t>
      </w:r>
      <w:r w:rsidR="00A34F05">
        <w:t>.</w:t>
      </w:r>
    </w:p>
    <w:p w:rsidR="00D46333" w:rsidRDefault="00A34F05" w:rsidP="005F1158">
      <w:pPr>
        <w:pStyle w:val="Standard"/>
        <w:ind w:firstLine="0"/>
      </w:pPr>
      <w:r>
        <w:t>T</w:t>
      </w:r>
      <w:r w:rsidR="001657C0">
        <w:t>he node successor</w:t>
      </w:r>
      <w:r>
        <w:t xml:space="preserve"> is</w:t>
      </w:r>
      <w:r w:rsidR="001657C0">
        <w:t xml:space="preserve"> stored as the first finger table entry. Each</w:t>
      </w:r>
      <w:r w:rsidR="001657C0">
        <w:rPr>
          <w:vertAlign w:val="superscript"/>
        </w:rPr>
        <w:t xml:space="preserve"> </w:t>
      </w:r>
      <w:r w:rsidR="001657C0">
        <w:t xml:space="preserve">entry </w:t>
      </w:r>
      <w:r w:rsidR="001657C0">
        <w:rPr>
          <w:i/>
          <w:iCs/>
        </w:rPr>
        <w:t>i</w:t>
      </w:r>
      <w:r w:rsidR="001657C0">
        <w:t xml:space="preserve"> in the table being a node that succeeds by at least 2</w:t>
      </w:r>
      <w:r w:rsidR="001657C0">
        <w:rPr>
          <w:vertAlign w:val="superscript"/>
        </w:rPr>
        <w:t>i-1</w:t>
      </w:r>
      <w:r w:rsidR="001657C0">
        <w:t xml:space="preserve">. </w:t>
      </w:r>
      <w:r w:rsidR="00690DB2">
        <w:t xml:space="preserve">In the naïve implementation of the join </w:t>
      </w:r>
      <w:r w:rsidR="00280339">
        <w:t>process of a node into a network</w:t>
      </w:r>
      <w:r w:rsidR="00690DB2">
        <w:t>, t</w:t>
      </w:r>
      <w:r w:rsidR="001657C0">
        <w:t>hree tasks are executed</w:t>
      </w:r>
      <w:r w:rsidR="00D46333">
        <w:t>:</w:t>
      </w:r>
    </w:p>
    <w:p w:rsidR="00D46333" w:rsidRDefault="00D46333" w:rsidP="00D46333">
      <w:pPr>
        <w:pStyle w:val="Standard"/>
        <w:numPr>
          <w:ilvl w:val="0"/>
          <w:numId w:val="12"/>
        </w:numPr>
      </w:pPr>
      <w:r>
        <w:t>I</w:t>
      </w:r>
      <w:r w:rsidR="001657C0">
        <w:t>nitialis</w:t>
      </w:r>
      <w:r w:rsidR="00690DB2">
        <w:t>ing</w:t>
      </w:r>
      <w:r w:rsidR="001657C0">
        <w:t xml:space="preserve"> the predecessor</w:t>
      </w:r>
      <w:r w:rsidR="00C648EA">
        <w:t xml:space="preserve"> pointer</w:t>
      </w:r>
      <w:r w:rsidR="001657C0">
        <w:t xml:space="preserve"> and finger table entries.</w:t>
      </w:r>
    </w:p>
    <w:p w:rsidR="00D46333" w:rsidRDefault="00D46333" w:rsidP="00D46333">
      <w:pPr>
        <w:pStyle w:val="Standard"/>
        <w:numPr>
          <w:ilvl w:val="0"/>
          <w:numId w:val="12"/>
        </w:numPr>
      </w:pPr>
      <w:r>
        <w:t>T</w:t>
      </w:r>
      <w:r w:rsidR="001657C0">
        <w:t>he finger table entries and predecessors of other nodes in the network are updated</w:t>
      </w:r>
    </w:p>
    <w:p w:rsidR="00D46333" w:rsidRDefault="00D46333" w:rsidP="00D46333">
      <w:pPr>
        <w:pStyle w:val="Standard"/>
        <w:numPr>
          <w:ilvl w:val="0"/>
          <w:numId w:val="12"/>
        </w:numPr>
      </w:pPr>
      <w:r>
        <w:t>U</w:t>
      </w:r>
      <w:r w:rsidR="001657C0">
        <w:t>pper layer software is notified so that the appropriate key transfers can be done</w:t>
      </w:r>
    </w:p>
    <w:p w:rsidR="000D05EE" w:rsidRDefault="00CD5FDE" w:rsidP="00D46333">
      <w:pPr>
        <w:pStyle w:val="Standard"/>
        <w:ind w:firstLine="0"/>
      </w:pPr>
      <w:r>
        <w:t>An improvement to the join process is for the node to only find its immediate successor which ensures lookup correctness.</w:t>
      </w:r>
      <w:r w:rsidR="00AE69CD">
        <w:t xml:space="preserve"> The node will eventually be discovered in the network as nodes perform their stabilization functions. Additionally, </w:t>
      </w:r>
      <w:r>
        <w:t>lookup</w:t>
      </w:r>
      <w:r w:rsidR="00AE69CD">
        <w:t xml:space="preserve"> performance</w:t>
      </w:r>
      <w:r>
        <w:t xml:space="preserve"> will not initially be optimal but will improve after a few intervals of the stabilization functions being run.</w:t>
      </w:r>
    </w:p>
    <w:p w:rsidR="001C6067" w:rsidRDefault="001C6067" w:rsidP="00D46333">
      <w:pPr>
        <w:pStyle w:val="Standard"/>
        <w:ind w:firstLine="0"/>
      </w:pPr>
    </w:p>
    <w:p w:rsidR="001C6067" w:rsidRDefault="001C6067" w:rsidP="00D46333">
      <w:pPr>
        <w:pStyle w:val="Standard"/>
        <w:ind w:firstLine="0"/>
      </w:pPr>
      <w:r>
        <w:t>To keep the finger table and predecessor entries accurate, a node intermittently runs three stabilization functions</w:t>
      </w:r>
      <w:r w:rsidR="0061050B">
        <w:t xml:space="preserve"> which the Chord paper refers to as the stabilization protocol</w:t>
      </w:r>
      <w:r>
        <w:t>:</w:t>
      </w:r>
    </w:p>
    <w:p w:rsidR="001C6067" w:rsidRPr="001C6067" w:rsidRDefault="001C6067" w:rsidP="001C6067">
      <w:pPr>
        <w:pStyle w:val="Standard"/>
        <w:numPr>
          <w:ilvl w:val="0"/>
          <w:numId w:val="13"/>
        </w:numPr>
        <w:rPr>
          <w:i/>
          <w:iCs/>
        </w:rPr>
      </w:pPr>
      <w:r w:rsidRPr="001C6067">
        <w:rPr>
          <w:i/>
          <w:iCs/>
        </w:rPr>
        <w:t>fix_fingers()</w:t>
      </w:r>
      <w:r>
        <w:rPr>
          <w:i/>
          <w:iCs/>
        </w:rPr>
        <w:t xml:space="preserve"> </w:t>
      </w:r>
      <w:r>
        <w:t>which refreshes finger table entries one entry for every run.</w:t>
      </w:r>
    </w:p>
    <w:p w:rsidR="001C6067" w:rsidRPr="001C6067" w:rsidRDefault="001C6067" w:rsidP="001C6067">
      <w:pPr>
        <w:pStyle w:val="Standard"/>
        <w:numPr>
          <w:ilvl w:val="0"/>
          <w:numId w:val="13"/>
        </w:numPr>
        <w:rPr>
          <w:i/>
          <w:iCs/>
        </w:rPr>
      </w:pPr>
      <w:r w:rsidRPr="001C6067">
        <w:rPr>
          <w:i/>
          <w:iCs/>
        </w:rPr>
        <w:t>check_predecessor()</w:t>
      </w:r>
      <w:r>
        <w:rPr>
          <w:i/>
          <w:iCs/>
        </w:rPr>
        <w:t xml:space="preserve"> </w:t>
      </w:r>
      <w:r w:rsidR="00624B9D">
        <w:t>which checks the liveness of a predecessor.</w:t>
      </w:r>
    </w:p>
    <w:p w:rsidR="001C6067" w:rsidRDefault="001C6067" w:rsidP="001C6067">
      <w:pPr>
        <w:pStyle w:val="Standard"/>
        <w:numPr>
          <w:ilvl w:val="0"/>
          <w:numId w:val="13"/>
        </w:numPr>
      </w:pPr>
      <w:r w:rsidRPr="00BA7E1E">
        <w:rPr>
          <w:i/>
          <w:iCs/>
        </w:rPr>
        <w:t>stabilize()</w:t>
      </w:r>
      <w:r w:rsidR="00624B9D">
        <w:t xml:space="preserve"> which keeps the successor pointer accurate and notifies a new successor of the node being its predecessor.</w:t>
      </w:r>
    </w:p>
    <w:p w:rsidR="000D05EE" w:rsidRDefault="000D05EE">
      <w:pPr>
        <w:pStyle w:val="Standard"/>
        <w:ind w:firstLine="0"/>
      </w:pPr>
    </w:p>
    <w:p w:rsidR="006C202C" w:rsidRDefault="001657C0" w:rsidP="006C202C">
      <w:pPr>
        <w:pStyle w:val="Standard"/>
        <w:ind w:firstLine="0"/>
      </w:pPr>
      <w:r>
        <w:t>To query for which node contains a key, a simple but inefficient method would be to pass the query along successors in the ring until the query encounters a node that matches or succeeds that key clockwise</w:t>
      </w:r>
      <w:r w:rsidR="00A10576">
        <w:t>. Then</w:t>
      </w:r>
      <w:r>
        <w:t xml:space="preserve"> passing back the IP address as a result. The drawback of this is that query might take </w:t>
      </w:r>
      <w:r w:rsidR="00F16062">
        <w:t>many</w:t>
      </w:r>
      <w:r>
        <w:t xml:space="preserve"> </w:t>
      </w:r>
      <w:r w:rsidRPr="000D7EDC">
        <w:t>hops</w:t>
      </w:r>
      <w:r>
        <w:t xml:space="preserve"> if the circle is large</w:t>
      </w:r>
      <w:r w:rsidR="00D5632E">
        <w:t>.</w:t>
      </w:r>
      <w:r>
        <w:t xml:space="preserve"> </w:t>
      </w:r>
      <w:r w:rsidR="00D5632E">
        <w:t>H</w:t>
      </w:r>
      <w:r>
        <w:t xml:space="preserve">owever,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figure 6</w:t>
      </w:r>
      <w:r w:rsidR="00134542">
        <w:t xml:space="preserve"> from the Chord paper </w:t>
      </w:r>
      <w:r w:rsidR="00134542">
        <w:fldChar w:fldCharType="begin" w:fldLock="1"/>
      </w:r>
      <w:r w:rsidR="00532ADD">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134542">
        <w:fldChar w:fldCharType="separate"/>
      </w:r>
      <w:r w:rsidR="00134542" w:rsidRPr="00134542">
        <w:rPr>
          <w:noProof/>
        </w:rPr>
        <w:t>[9]</w:t>
      </w:r>
      <w:r w:rsidR="00134542">
        <w:fldChar w:fldCharType="end"/>
      </w:r>
      <w:r w:rsidR="00F92672">
        <w:t>.</w:t>
      </w:r>
      <w:r w:rsidR="006C202C">
        <w:t xml:space="preserve"> To maintain correctness of lookups</w:t>
      </w:r>
      <w:r w:rsidR="009009F9">
        <w:t>,</w:t>
      </w:r>
      <w:r w:rsidR="006C202C">
        <w:t xml:space="preserve"> each node must keep its successor pointer and finger table up to date</w:t>
      </w:r>
      <w:r w:rsidR="00141B08">
        <w:t>. W</w:t>
      </w:r>
      <w:r w:rsidR="006C202C">
        <w:t>hich is done by running a stabilisation protocol periodically.</w:t>
      </w:r>
    </w:p>
    <w:p w:rsidR="000D05EE" w:rsidRPr="006C202C" w:rsidRDefault="00C9462A">
      <w:pPr>
        <w:pStyle w:val="Standard"/>
        <w:ind w:firstLine="0"/>
      </w:pPr>
      <w:r>
        <w:rPr>
          <w:noProof/>
        </w:rPr>
        <w:lastRenderedPageBreak/>
        <mc:AlternateContent>
          <mc:Choice Requires="wpg">
            <w:drawing>
              <wp:anchor distT="0" distB="0" distL="114300" distR="114300" simplePos="0" relativeHeight="251636736" behindDoc="0" locked="0" layoutInCell="1" allowOverlap="1">
                <wp:simplePos x="0" y="0"/>
                <wp:positionH relativeFrom="column">
                  <wp:posOffset>-240665</wp:posOffset>
                </wp:positionH>
                <wp:positionV relativeFrom="paragraph">
                  <wp:posOffset>24</wp:posOffset>
                </wp:positionV>
                <wp:extent cx="5365474" cy="2606783"/>
                <wp:effectExtent l="0" t="0" r="6985" b="3175"/>
                <wp:wrapSquare wrapText="bothSides"/>
                <wp:docPr id="72" name="Group 72"/>
                <wp:cNvGraphicFramePr/>
                <a:graphic xmlns:a="http://schemas.openxmlformats.org/drawingml/2006/main">
                  <a:graphicData uri="http://schemas.microsoft.com/office/word/2010/wordprocessingGroup">
                    <wpg:wgp>
                      <wpg:cNvGrpSpPr/>
                      <wpg:grpSpPr>
                        <a:xfrm>
                          <a:off x="0" y="0"/>
                          <a:ext cx="5365474" cy="2606783"/>
                          <a:chOff x="0" y="0"/>
                          <a:chExt cx="5365474" cy="2606783"/>
                        </a:xfrm>
                      </wpg:grpSpPr>
                      <wpg:grpSp>
                        <wpg:cNvPr id="20" name="Group 20"/>
                        <wpg:cNvGrpSpPr/>
                        <wpg:grpSpPr>
                          <a:xfrm>
                            <a:off x="0" y="17253"/>
                            <a:ext cx="2568575" cy="2589530"/>
                            <a:chOff x="0" y="0"/>
                            <a:chExt cx="2568575" cy="2589530"/>
                          </a:xfrm>
                        </wpg:grpSpPr>
                        <pic:pic xmlns:pic="http://schemas.openxmlformats.org/drawingml/2006/picture">
                          <pic:nvPicPr>
                            <pic:cNvPr id="10" name="Image5"/>
                            <pic:cNvPicPr/>
                          </pic:nvPicPr>
                          <pic:blipFill>
                            <a:blip r:embed="rId20">
                              <a:lum/>
                              <a:alphaModFix/>
                            </a:blip>
                            <a:srcRect/>
                            <a:stretch>
                              <a:fillRect/>
                            </a:stretch>
                          </pic:blipFill>
                          <pic:spPr>
                            <a:xfrm>
                              <a:off x="0" y="0"/>
                              <a:ext cx="2568575" cy="2101215"/>
                            </a:xfrm>
                            <a:prstGeom prst="rect">
                              <a:avLst/>
                            </a:prstGeom>
                          </pic:spPr>
                        </pic:pic>
                        <wps:wsp>
                          <wps:cNvPr id="18" name="Text Box 18"/>
                          <wps:cNvSpPr txBox="1"/>
                          <wps:spPr>
                            <a:xfrm>
                              <a:off x="238539" y="2106930"/>
                              <a:ext cx="2114550" cy="482600"/>
                            </a:xfrm>
                            <a:prstGeom prst="rect">
                              <a:avLst/>
                            </a:prstGeom>
                            <a:solidFill>
                              <a:prstClr val="white"/>
                            </a:solidFill>
                            <a:ln>
                              <a:noFill/>
                            </a:ln>
                          </wps:spPr>
                          <wps:txbx>
                            <w:txbxContent>
                              <w:p w:rsidR="002D242A" w:rsidRPr="00CB1A42" w:rsidRDefault="002D242A"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D75C7C">
                                  <w:rPr>
                                    <w:noProof/>
                                  </w:rPr>
                                  <w:t>6</w:t>
                                </w:r>
                                <w:r>
                                  <w:fldChar w:fldCharType="end"/>
                                </w:r>
                                <w:r>
                                  <w:t>: 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9" name="Text Box 19"/>
                        <wps:cNvSpPr txBox="1"/>
                        <wps:spPr>
                          <a:xfrm>
                            <a:off x="2630880" y="2139262"/>
                            <a:ext cx="2719070" cy="317500"/>
                          </a:xfrm>
                          <a:prstGeom prst="rect">
                            <a:avLst/>
                          </a:prstGeom>
                          <a:solidFill>
                            <a:prstClr val="white"/>
                          </a:solidFill>
                          <a:ln>
                            <a:noFill/>
                          </a:ln>
                        </wps:spPr>
                        <wps:txbx>
                          <w:txbxContent>
                            <w:p w:rsidR="002D242A" w:rsidRPr="00761C16" w:rsidRDefault="002D242A"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D75C7C">
                                <w:rPr>
                                  <w:noProof/>
                                </w:rPr>
                                <w:t>6</w:t>
                              </w:r>
                              <w:r>
                                <w:fldChar w:fldCharType="end"/>
                              </w:r>
                              <w:r>
                                <w:t>: 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1" name="Image6"/>
                          <pic:cNvPicPr/>
                        </pic:nvPicPr>
                        <pic:blipFill>
                          <a:blip r:embed="rId21">
                            <a:lum/>
                            <a:alphaModFix/>
                          </a:blip>
                          <a:srcRect/>
                          <a:stretch>
                            <a:fillRect/>
                          </a:stretch>
                        </pic:blipFill>
                        <pic:spPr>
                          <a:xfrm>
                            <a:off x="2648309" y="0"/>
                            <a:ext cx="2717165" cy="2000250"/>
                          </a:xfrm>
                          <a:prstGeom prst="rect">
                            <a:avLst/>
                          </a:prstGeom>
                        </pic:spPr>
                      </pic:pic>
                    </wpg:wgp>
                  </a:graphicData>
                </a:graphic>
              </wp:anchor>
            </w:drawing>
          </mc:Choice>
          <mc:Fallback>
            <w:pict>
              <v:group id="Group 72" o:spid="_x0000_s1038" style="position:absolute;left:0;text-align:left;margin-left:-18.95pt;margin-top:0;width:422.5pt;height:205.25pt;z-index:251636736" coordsize="53654,2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">
                <v:group id="Group 20" o:spid="_x0000_s1039" style="position:absolute;top:172;width:25685;height:25895" coordsize="25685,25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Image5" o:spid="_x0000_s1040" type="#_x0000_t75" style="position:absolute;width:25685;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">
                    <v:imagedata r:id="rId22" o:title=""/>
                  </v:shape>
                  <v:shape id="Text Box 18" o:spid="_x0000_s1041" type="#_x0000_t202" style="position:absolute;left:2385;top:21069;width:2114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2D242A" w:rsidRPr="00CB1A42" w:rsidRDefault="002D242A"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D75C7C">
                            <w:rPr>
                              <w:noProof/>
                            </w:rPr>
                            <w:t>6</w:t>
                          </w:r>
                          <w:r>
                            <w:fldChar w:fldCharType="end"/>
                          </w:r>
                          <w:r>
                            <w:t>: Simple query routing</w:t>
                          </w:r>
                        </w:p>
                      </w:txbxContent>
                    </v:textbox>
                  </v:shape>
                </v:group>
                <v:shape id="Text Box 19" o:spid="_x0000_s1042" type="#_x0000_t202" style="position:absolute;left:26308;top:21392;width:2719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2D242A" w:rsidRPr="00761C16" w:rsidRDefault="002D242A"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D75C7C">
                          <w:rPr>
                            <w:noProof/>
                          </w:rPr>
                          <w:t>6</w:t>
                        </w:r>
                        <w:r>
                          <w:fldChar w:fldCharType="end"/>
                        </w:r>
                        <w:r>
                          <w:t>: Routing with finger table</w:t>
                        </w:r>
                      </w:p>
                    </w:txbxContent>
                  </v:textbox>
                </v:shape>
                <v:shape id="Image6" o:spid="_x0000_s1043" type="#_x0000_t75" style="position:absolute;left:26483;width:27171;height:20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">
                  <v:imagedata r:id="rId23" o:title=""/>
                </v:shape>
                <w10:wrap type="square"/>
              </v:group>
            </w:pict>
          </mc:Fallback>
        </mc:AlternateContent>
      </w:r>
    </w:p>
    <w:p w:rsidR="004A1539" w:rsidRDefault="004A1539">
      <w:pPr>
        <w:pStyle w:val="Standard"/>
        <w:ind w:firstLine="0"/>
      </w:pPr>
    </w:p>
    <w:p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 node departures are treated as failures</w:t>
      </w:r>
      <w:r w:rsidR="00C30AC3">
        <w:t xml:space="preserve"> with the addition of the node transferring keys to its successor and notifying its predecessor and successor of its departure.</w:t>
      </w:r>
      <w:r w:rsidR="00442074">
        <w:t xml:space="preserve"> The predecessor will then change its successor pointer to the departing node’s successor and the successor will change its predecessor pointer to the departing node’s predecessor.</w:t>
      </w:r>
    </w:p>
    <w:p w:rsidR="0016462C" w:rsidRDefault="0016462C" w:rsidP="0016462C">
      <w:pPr>
        <w:pStyle w:val="Heading2"/>
        <w:numPr>
          <w:ilvl w:val="0"/>
          <w:numId w:val="0"/>
        </w:numPr>
        <w:ind w:left="216"/>
      </w:pPr>
      <w:bookmarkStart w:id="14" w:name="_Toc48667821"/>
      <w:r>
        <w:t>2.5 Kademlia</w:t>
      </w:r>
      <w:bookmarkEnd w:id="14"/>
    </w:p>
    <w:p w:rsidR="00542548" w:rsidRDefault="00542548" w:rsidP="00542548">
      <w:r>
        <w:t xml:space="preserve">The third DHT based protocol we shall look at is Kademlia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Kademlia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rsidR="00C76471" w:rsidRDefault="00C76471" w:rsidP="00542548"/>
    <w:p w:rsidR="00B2548E" w:rsidRDefault="00A77901" w:rsidP="00542548">
      <w:r>
        <w:rPr>
          <w:noProof/>
        </w:rPr>
        <w:lastRenderedPageBreak/>
        <mc:AlternateContent>
          <mc:Choice Requires="wpg">
            <w:drawing>
              <wp:anchor distT="0" distB="0" distL="114300" distR="114300" simplePos="0" relativeHeight="251638784" behindDoc="0" locked="0" layoutInCell="1" allowOverlap="1">
                <wp:simplePos x="0" y="0"/>
                <wp:positionH relativeFrom="margin">
                  <wp:align>center</wp:align>
                </wp:positionH>
                <wp:positionV relativeFrom="paragraph">
                  <wp:posOffset>529286</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rsidR="002D242A" w:rsidRPr="00FD1410" w:rsidRDefault="002D242A"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7</w:t>
                              </w:r>
                              <w:r>
                                <w:fldChar w:fldCharType="end"/>
                              </w:r>
                              <w:r>
                                <w:t>: Example of Kademlia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4" o:spid="_x0000_s1044" style="position:absolute;margin-left:0;margin-top:41.7pt;width:328.05pt;height:217.8pt;z-index:251638784;mso-position-horizontal:center;mso-position-horizontal-relative:margin" coordsize="41662,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">
                <v:shape id="Picture 22" o:spid="_x0000_s1045" type="#_x0000_t75" alt="A close up of a map&#10;&#10;Description automatically generated" style="position:absolute;width:41662;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">
                  <v:imagedata r:id="rId25" o:title="A close up of a map&#10;&#10;Description automatically generated"/>
                </v:shape>
                <v:shape id="Text Box 23" o:spid="_x0000_s1046" type="#_x0000_t202" style="position:absolute;top:24485;width:416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2D242A" w:rsidRPr="00FD1410" w:rsidRDefault="002D242A"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7</w:t>
                        </w:r>
                        <w:r>
                          <w:fldChar w:fldCharType="end"/>
                        </w:r>
                        <w:r>
                          <w:t>: Example of Kademlia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B2548E">
        <w:t xml:space="preserve"> </w:t>
      </w:r>
      <w:r w:rsidR="00C02368">
        <w:t>as shown in the diagram below.</w:t>
      </w:r>
      <w:r w:rsidR="007F4F69">
        <w:t xml:space="preserve"> </w:t>
      </w:r>
    </w:p>
    <w:p w:rsidR="00C02368" w:rsidRDefault="007F4F69" w:rsidP="00542548">
      <w:r>
        <w:t xml:space="preserve">For each of </w:t>
      </w:r>
      <w:r w:rsidR="000A6FB0">
        <w:t>its</w:t>
      </w:r>
      <w:r>
        <w:t xml:space="preserve"> subtrees, a node </w:t>
      </w:r>
      <w:r w:rsidR="000A6FB0">
        <w:t>keeps</w:t>
      </w:r>
      <w:r>
        <w:t xml:space="preserve"> record of at least one node</w:t>
      </w:r>
      <w:r w:rsidR="000A6FB0">
        <w:t>.</w:t>
      </w:r>
      <w:r>
        <w:t xml:space="preserve"> </w:t>
      </w:r>
      <w:r w:rsidR="000A6FB0">
        <w:t>G</w:t>
      </w:r>
      <w:r>
        <w:t>uarantee</w:t>
      </w:r>
      <w:r w:rsidR="000A6FB0">
        <w:t>ing</w:t>
      </w:r>
      <w:r>
        <w:t xml:space="preserve"> that</w:t>
      </w:r>
      <w:r w:rsidR="000A6FB0">
        <w:t xml:space="preserve"> </w:t>
      </w:r>
      <w:r>
        <w:t>node</w:t>
      </w:r>
      <w:r w:rsidR="000A6FB0">
        <w:t>s</w:t>
      </w:r>
      <w:r>
        <w:t xml:space="preserve"> </w:t>
      </w:r>
      <w:r w:rsidR="000A6FB0">
        <w:t xml:space="preserve">in the system </w:t>
      </w:r>
      <w:r>
        <w:t>can locate an</w:t>
      </w:r>
      <w:r w:rsidR="000A6FB0">
        <w:t>y other</w:t>
      </w:r>
      <w:r>
        <w:t xml:space="preserve"> node. To assign values to nodes,</w:t>
      </w:r>
      <w:r w:rsidR="00AC6688">
        <w:t xml:space="preserve"> </w:t>
      </w:r>
      <w:r>
        <w:t>Kademlia uses the distance between the key hash and the node using a XOR function.</w:t>
      </w:r>
    </w:p>
    <w:p w:rsidR="00A77901" w:rsidRDefault="00A77901" w:rsidP="00542548"/>
    <w:p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1] from itself</w:t>
      </w:r>
      <w:r w:rsidR="00921AF3">
        <w:t>,</w:t>
      </w:r>
      <w:r w:rsidR="0061192F">
        <w:t xml:space="preserve"> also known as K-Buckets.</w:t>
      </w:r>
      <w:r w:rsidR="005C2412">
        <w:t xml:space="preserve"> Each K-bucket is sorted by time last seen with least recently seen at the head and most recently seen at the tail.</w:t>
      </w:r>
      <w:r w:rsidR="00A01536">
        <w:t xml:space="preserve"> </w:t>
      </w:r>
      <w:r w:rsidR="00004FE3">
        <w:t xml:space="preserve">The preference for old nodes comes from research done on Gnutella </w:t>
      </w:r>
      <w:r w:rsidR="00004FE3">
        <w:fldChar w:fldCharType="begin" w:fldLock="1"/>
      </w:r>
      <w:r w:rsidR="00495714">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eviously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921AF3">
        <w:t>, which</w:t>
      </w:r>
      <w:r w:rsidR="00004FE3">
        <w:t xml:space="preserve"> showed that the longer a node stayed up, the higher its chance of staying up for another hour.</w:t>
      </w:r>
      <w:r w:rsidR="001751CB">
        <w:t xml:space="preserve"> For large values of i,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 unlikely 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rsidR="00A77901" w:rsidRDefault="00A77901" w:rsidP="00A77901">
      <w:pPr>
        <w:pStyle w:val="ListParagraph"/>
        <w:numPr>
          <w:ilvl w:val="0"/>
          <w:numId w:val="8"/>
        </w:numPr>
      </w:pPr>
      <w:r>
        <w:t xml:space="preserve">If the </w:t>
      </w:r>
      <w:r w:rsidR="00B45FFE">
        <w:t>sender ID exists in the K-bucket, it is moved to the tail of the list.</w:t>
      </w:r>
    </w:p>
    <w:p w:rsidR="00B45FFE" w:rsidRDefault="00B45FFE" w:rsidP="00A77901">
      <w:pPr>
        <w:pStyle w:val="ListParagraph"/>
        <w:numPr>
          <w:ilvl w:val="0"/>
          <w:numId w:val="8"/>
        </w:numPr>
      </w:pPr>
      <w:r>
        <w:t>If the ID is not yet in the correct K-bucket and the bucket has less than K entries, the sender ID is inserted at the tail of the list.</w:t>
      </w:r>
    </w:p>
    <w:p w:rsidR="00B45FFE" w:rsidRDefault="00B45FFE" w:rsidP="00A77901">
      <w:pPr>
        <w:pStyle w:val="ListParagraph"/>
        <w:numPr>
          <w:ilvl w:val="0"/>
          <w:numId w:val="8"/>
        </w:numPr>
      </w:pPr>
      <w:r>
        <w:t>If the K-bucket is full, the least-recently seen node is pinged and is evicted if no response is received</w:t>
      </w:r>
      <w:r w:rsidR="00A776E7">
        <w:t>.</w:t>
      </w:r>
      <w:r>
        <w:t xml:space="preserve"> </w:t>
      </w:r>
      <w:r w:rsidR="00A776E7">
        <w:t>E</w:t>
      </w:r>
      <w:r>
        <w:t>lse the least-recently seen node is moved to the tail and the sender ID is discarded.</w:t>
      </w:r>
    </w:p>
    <w:p w:rsidR="00A01536" w:rsidRDefault="00AC39E0" w:rsidP="00AC39E0">
      <w:pPr>
        <w:pStyle w:val="Heading2"/>
        <w:numPr>
          <w:ilvl w:val="0"/>
          <w:numId w:val="0"/>
        </w:numPr>
        <w:ind w:left="216"/>
      </w:pPr>
      <w:bookmarkStart w:id="15" w:name="_Toc48667822"/>
      <w:r>
        <w:t>2.6 Skip Graph</w:t>
      </w:r>
      <w:bookmarkEnd w:id="15"/>
    </w:p>
    <w:p w:rsidR="00AC39E0" w:rsidRDefault="0091689F" w:rsidP="00AC39E0">
      <w:r>
        <w:t xml:space="preserve">A skip graph is a distributed data structure based on a skip list that functions similarly to tree structures used in distributed systems. </w:t>
      </w:r>
      <w:r w:rsidR="002319BA">
        <w:t xml:space="preserve">One pitfall of DHT systems </w:t>
      </w:r>
      <w:r w:rsidR="002319BA">
        <w:lastRenderedPageBreak/>
        <w:t xml:space="preserve">is that </w:t>
      </w:r>
      <w:r w:rsidR="00687250">
        <w:t>the nature of hashing destroys key ordering properties thus, they lack support for near-match key searches or (efficient) ranged queries. Another issue arises when setting optimal parameters in some protocols like Pastry and Chord for things like replication or stabilization as these require a prior estimation of the network size or key space.</w:t>
      </w:r>
      <w:r w:rsidR="00495714">
        <w:t xml:space="preserve"> Which is where skip graphs are advantageous as they can be constructed without knowledge of the network size</w:t>
      </w:r>
      <w:r w:rsidR="000E40AE">
        <w:t xml:space="preserve"> and provide support for key ordering</w:t>
      </w:r>
      <w:r w:rsidR="00495714">
        <w:t xml:space="preserve"> </w:t>
      </w:r>
      <w:r w:rsidR="00495714">
        <w:fldChar w:fldCharType="begin" w:fldLock="1"/>
      </w:r>
      <w:r w:rsidR="00457CFF">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495714">
        <w:fldChar w:fldCharType="separate"/>
      </w:r>
      <w:r w:rsidR="00495714" w:rsidRPr="00495714">
        <w:rPr>
          <w:noProof/>
        </w:rPr>
        <w:t>[12]</w:t>
      </w:r>
      <w:r w:rsidR="00495714">
        <w:fldChar w:fldCharType="end"/>
      </w:r>
      <w:r w:rsidR="00495714">
        <w:t>.</w:t>
      </w:r>
    </w:p>
    <w:p w:rsidR="007F12D8" w:rsidRDefault="007F12D8" w:rsidP="00AC39E0"/>
    <w:p w:rsidR="007F12D8" w:rsidRDefault="009704B2" w:rsidP="00AC39E0">
      <w:r>
        <w:rPr>
          <w:noProof/>
        </w:rPr>
        <mc:AlternateContent>
          <mc:Choice Requires="wpg">
            <w:drawing>
              <wp:anchor distT="0" distB="0" distL="114300" distR="114300" simplePos="0" relativeHeight="251642880" behindDoc="0" locked="0" layoutInCell="1" allowOverlap="1">
                <wp:simplePos x="0" y="0"/>
                <wp:positionH relativeFrom="column">
                  <wp:posOffset>-994</wp:posOffset>
                </wp:positionH>
                <wp:positionV relativeFrom="paragraph">
                  <wp:posOffset>1373422</wp:posOffset>
                </wp:positionV>
                <wp:extent cx="4679950" cy="1772589"/>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4679950" cy="1772589"/>
                          <a:chOff x="0" y="0"/>
                          <a:chExt cx="4679950" cy="1772589"/>
                        </a:xfrm>
                      </wpg:grpSpPr>
                      <pic:pic xmlns:pic="http://schemas.openxmlformats.org/drawingml/2006/picture">
                        <pic:nvPicPr>
                          <pic:cNvPr id="3" name="Picture 3" descr="A picture containing clock&#10;&#10;Description automatically generated"/>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679950" cy="1445895"/>
                          </a:xfrm>
                          <a:prstGeom prst="rect">
                            <a:avLst/>
                          </a:prstGeom>
                        </pic:spPr>
                      </pic:pic>
                      <wps:wsp>
                        <wps:cNvPr id="5" name="Text Box 5"/>
                        <wps:cNvSpPr txBox="1"/>
                        <wps:spPr>
                          <a:xfrm>
                            <a:off x="0" y="1455089"/>
                            <a:ext cx="4679950" cy="317500"/>
                          </a:xfrm>
                          <a:prstGeom prst="rect">
                            <a:avLst/>
                          </a:prstGeom>
                          <a:solidFill>
                            <a:prstClr val="white"/>
                          </a:solidFill>
                          <a:ln>
                            <a:noFill/>
                          </a:ln>
                        </wps:spPr>
                        <wps:txbx>
                          <w:txbxContent>
                            <w:p w:rsidR="002D242A" w:rsidRPr="00F23522" w:rsidRDefault="002D242A"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8</w:t>
                              </w:r>
                              <w:r>
                                <w:fldChar w:fldCharType="end"/>
                              </w:r>
                              <w:r>
                                <w:t>: Example of a skip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47" style="position:absolute;margin-left:-.1pt;margin-top:108.15pt;width:368.5pt;height:139.55pt;z-index:251642880" coordsize="46799,17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">
                <v:shape id="Picture 3" o:spid="_x0000_s1048" type="#_x0000_t75" alt="A picture containing clock&#10;&#10;Description automatically generated" style="position:absolute;width:46799;height:14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">
                  <v:imagedata r:id="rId27" o:title="A picture containing clock&#10;&#10;Description automatically generated"/>
                </v:shape>
                <v:shape id="Text Box 5" o:spid="_x0000_s1049" type="#_x0000_t202" style="position:absolute;top:14550;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2D242A" w:rsidRPr="00F23522" w:rsidRDefault="002D242A"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8</w:t>
                        </w:r>
                        <w:r>
                          <w:fldChar w:fldCharType="end"/>
                        </w:r>
                        <w:r>
                          <w:t>: Example of a skip list</w:t>
                        </w:r>
                      </w:p>
                    </w:txbxContent>
                  </v:textbox>
                </v:shape>
                <w10:wrap type="topAndBottom"/>
              </v:group>
            </w:pict>
          </mc:Fallback>
        </mc:AlternateContent>
      </w:r>
      <w:r w:rsidR="007F12D8">
        <w:t>At the foundation of skip graphs are skip lists, which are tree-like data structures organized in levels of sparse linked lists</w:t>
      </w:r>
      <w:r w:rsidR="002E04C7">
        <w:t xml:space="preserve"> that get more sparse at higher levels</w:t>
      </w:r>
      <w:r w:rsidR="007F12D8">
        <w:t xml:space="preserve"> </w:t>
      </w:r>
      <w:r w:rsidR="007F12D8">
        <w:fldChar w:fldCharType="begin" w:fldLock="1"/>
      </w:r>
      <w:r w:rsidR="00197C90">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7F12D8">
        <w:fldChar w:fldCharType="separate"/>
      </w:r>
      <w:r w:rsidR="007F12D8" w:rsidRPr="007F12D8">
        <w:rPr>
          <w:noProof/>
        </w:rPr>
        <w:t>[12]</w:t>
      </w:r>
      <w:r w:rsidR="007F12D8">
        <w:fldChar w:fldCharType="end"/>
      </w:r>
      <w:r w:rsidR="007F12D8">
        <w:t>. Sitting at the bottom is level 0 which is a linked list containing all the nodes in the network in ascending order by key. Skip graphs utili</w:t>
      </w:r>
      <w:r w:rsidR="00E11315">
        <w:t>s</w:t>
      </w:r>
      <w:r w:rsidR="007F12D8">
        <w:t xml:space="preserve">e doubly linked skip lists where each node </w:t>
      </w:r>
      <w:r w:rsidR="005A616D">
        <w:t>has</w:t>
      </w:r>
      <w:r w:rsidR="007F12D8">
        <w:t xml:space="preserve"> predecessor and successor pointer</w:t>
      </w:r>
      <w:r w:rsidR="005A616D">
        <w:t>s</w:t>
      </w:r>
      <w:r w:rsidR="007F12D8">
        <w:t xml:space="preserve"> </w:t>
      </w:r>
      <w:r w:rsidR="005C7A62">
        <w:t>for each level it resides in</w:t>
      </w:r>
      <w:r w:rsidR="00D462B6">
        <w:t>.</w:t>
      </w:r>
      <w:r w:rsidR="005C7A62">
        <w:t xml:space="preserve"> </w:t>
      </w:r>
      <w:r w:rsidR="00D462B6">
        <w:t>H</w:t>
      </w:r>
      <w:r w:rsidR="005C7A62">
        <w:t xml:space="preserve">igher level lists </w:t>
      </w:r>
      <w:r w:rsidR="00D462B6">
        <w:t>are</w:t>
      </w:r>
      <w:r w:rsidR="005C7A62">
        <w:t xml:space="preserve"> “express lanes” that enable quick traversal of a node sequence. Searching for a node key starts at the top level and drops down a level when the desired not is not available in that level.</w:t>
      </w:r>
    </w:p>
    <w:p w:rsidR="005C7A62" w:rsidRDefault="00787F3B" w:rsidP="00AC39E0">
      <w:r>
        <w:t xml:space="preserve">The drawback of just using a skip list is that top level nodes are a single point of failure which could partition a significant part of the network and secondly, as nodes are connected on average to </w:t>
      </w:r>
      <w:r>
        <w:rPr>
          <w:i/>
          <w:iCs/>
        </w:rPr>
        <w:t>O(1)</w:t>
      </w:r>
      <w:r>
        <w:t xml:space="preserve"> other nodes, random node failure can also isolate parts of the network.</w:t>
      </w:r>
      <w:r w:rsidR="00714A75">
        <w:t xml:space="preserve"> Skip graphs improve </w:t>
      </w:r>
      <w:r w:rsidR="002E758E">
        <w:t>on this by placing multiple linked lists at each level with each node being a member of one list</w:t>
      </w:r>
      <w:r w:rsidR="00EC25B7">
        <w:t xml:space="preserve"> and having </w:t>
      </w:r>
      <w:r w:rsidR="00EC25B7">
        <w:rPr>
          <w:i/>
          <w:iCs/>
        </w:rPr>
        <w:t xml:space="preserve">O(log n) </w:t>
      </w:r>
      <w:r w:rsidR="00EC25B7">
        <w:t>neighbors</w:t>
      </w:r>
      <w:r w:rsidR="002E758E">
        <w:t xml:space="preserve">. This reduces the chance of a node participating in a search in turn eliminating single points of failure and </w:t>
      </w:r>
      <w:r w:rsidR="00C4431C">
        <w:t>hotspots</w:t>
      </w:r>
      <w:r w:rsidR="002E758E">
        <w:t>.</w:t>
      </w:r>
    </w:p>
    <w:p w:rsidR="00BD22F1" w:rsidRDefault="00BD22F1" w:rsidP="00AC39E0"/>
    <w:p w:rsidR="00BD22F1" w:rsidRDefault="009704B2" w:rsidP="00AC39E0">
      <w:r>
        <w:rPr>
          <w:noProof/>
        </w:rPr>
        <w:lastRenderedPageBreak/>
        <mc:AlternateContent>
          <mc:Choice Requires="wpg">
            <w:drawing>
              <wp:anchor distT="0" distB="0" distL="114300" distR="114300" simplePos="0" relativeHeight="251646976" behindDoc="0" locked="0" layoutInCell="1" allowOverlap="1">
                <wp:simplePos x="0" y="0"/>
                <wp:positionH relativeFrom="column">
                  <wp:posOffset>-994</wp:posOffset>
                </wp:positionH>
                <wp:positionV relativeFrom="paragraph">
                  <wp:posOffset>1104237</wp:posOffset>
                </wp:positionV>
                <wp:extent cx="4679950" cy="2384840"/>
                <wp:effectExtent l="0" t="0" r="6350" b="0"/>
                <wp:wrapTopAndBottom/>
                <wp:docPr id="9" name="Group 9"/>
                <wp:cNvGraphicFramePr/>
                <a:graphic xmlns:a="http://schemas.openxmlformats.org/drawingml/2006/main">
                  <a:graphicData uri="http://schemas.microsoft.com/office/word/2010/wordprocessingGroup">
                    <wpg:wgp>
                      <wpg:cNvGrpSpPr/>
                      <wpg:grpSpPr>
                        <a:xfrm>
                          <a:off x="0" y="0"/>
                          <a:ext cx="4679950" cy="2384840"/>
                          <a:chOff x="0" y="0"/>
                          <a:chExt cx="4679950" cy="2384840"/>
                        </a:xfrm>
                      </wpg:grpSpPr>
                      <pic:pic xmlns:pic="http://schemas.openxmlformats.org/drawingml/2006/picture">
                        <pic:nvPicPr>
                          <pic:cNvPr id="6" name="Picture 6" descr="A close up of text on a white background&#10;&#10;Description automatically generated"/>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4679950" cy="2117090"/>
                          </a:xfrm>
                          <a:prstGeom prst="rect">
                            <a:avLst/>
                          </a:prstGeom>
                        </pic:spPr>
                      </pic:pic>
                      <wps:wsp>
                        <wps:cNvPr id="7" name="Text Box 7"/>
                        <wps:cNvSpPr txBox="1"/>
                        <wps:spPr>
                          <a:xfrm>
                            <a:off x="0" y="2067340"/>
                            <a:ext cx="4679950" cy="317500"/>
                          </a:xfrm>
                          <a:prstGeom prst="rect">
                            <a:avLst/>
                          </a:prstGeom>
                          <a:solidFill>
                            <a:prstClr val="white"/>
                          </a:solidFill>
                          <a:ln>
                            <a:noFill/>
                          </a:ln>
                        </wps:spPr>
                        <wps:txbx>
                          <w:txbxContent>
                            <w:p w:rsidR="002D242A" w:rsidRPr="00C10B06" w:rsidRDefault="002D242A"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9</w:t>
                              </w:r>
                              <w:r>
                                <w:fldChar w:fldCharType="end"/>
                              </w:r>
                              <w:r>
                                <w:t>: Example of a skip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50" style="position:absolute;margin-left:-.1pt;margin-top:86.95pt;width:368.5pt;height:187.8pt;z-index:251646976" coordsize="46799,23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">
                <v:shape id="Picture 6" o:spid="_x0000_s1051" type="#_x0000_t75" alt="A close up of text on a white background&#10;&#10;Description automatically generated" style="position:absolute;width:46799;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">
                  <v:imagedata r:id="rId29" o:title="A close up of text on a white background&#10;&#10;Description automatically generated"/>
                </v:shape>
                <v:shape id="Text Box 7" o:spid="_x0000_s1052" type="#_x0000_t202" style="position:absolute;top:20673;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2D242A" w:rsidRPr="00C10B06" w:rsidRDefault="002D242A"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9</w:t>
                        </w:r>
                        <w:r>
                          <w:fldChar w:fldCharType="end"/>
                        </w:r>
                        <w:r>
                          <w:t>: Example of a skip graph</w:t>
                        </w:r>
                      </w:p>
                    </w:txbxContent>
                  </v:textbox>
                </v:shape>
                <w10:wrap type="topAndBottom"/>
              </v:group>
            </w:pict>
          </mc:Fallback>
        </mc:AlternateContent>
      </w:r>
      <w:r w:rsidR="00BD22F1">
        <w:t xml:space="preserve">A node’s membership is determined by a membership vector </w:t>
      </w:r>
      <w:r w:rsidR="00BD22F1">
        <w:rPr>
          <w:i/>
          <w:iCs/>
        </w:rPr>
        <w:t xml:space="preserve">m(x) </w:t>
      </w:r>
      <w:r w:rsidR="00BD22F1">
        <w:t xml:space="preserve">assigned to a linked list. </w:t>
      </w:r>
      <w:r w:rsidR="00BD22F1">
        <w:rPr>
          <w:i/>
          <w:iCs/>
        </w:rPr>
        <w:t xml:space="preserve">m(x) </w:t>
      </w:r>
      <w:r w:rsidR="00BD22F1">
        <w:t xml:space="preserve">is defined as an infinite random word using a fixed alphabet but it has been observed that on average an </w:t>
      </w:r>
      <w:r w:rsidR="00BD22F1">
        <w:rPr>
          <w:i/>
          <w:iCs/>
        </w:rPr>
        <w:t xml:space="preserve">O(log n) </w:t>
      </w:r>
      <w:r w:rsidR="00BD22F1">
        <w:t xml:space="preserve">length word is generated. </w:t>
      </w:r>
      <w:r w:rsidR="003564F0">
        <w:t xml:space="preserve">The list at level 0 contains an empty word and for each higher level, a list contains nodes for which a word </w:t>
      </w:r>
      <w:r>
        <w:rPr>
          <w:i/>
          <w:iCs/>
        </w:rPr>
        <w:t>w</w:t>
      </w:r>
      <w:r w:rsidR="003564F0">
        <w:t xml:space="preserve"> is a prefix of </w:t>
      </w:r>
      <w:r w:rsidR="003564F0">
        <w:rPr>
          <w:i/>
          <w:iCs/>
        </w:rPr>
        <w:t>m(x)</w:t>
      </w:r>
      <w:r w:rsidR="003564F0">
        <w:t>.</w:t>
      </w:r>
      <w:r>
        <w:t xml:space="preserve"> A list is said to be part of a level </w:t>
      </w:r>
      <w:r>
        <w:rPr>
          <w:i/>
          <w:iCs/>
        </w:rPr>
        <w:t xml:space="preserve">i </w:t>
      </w:r>
      <w:r>
        <w:t xml:space="preserve">if the length of </w:t>
      </w:r>
      <w:r>
        <w:rPr>
          <w:i/>
          <w:iCs/>
        </w:rPr>
        <w:t>w</w:t>
      </w:r>
      <w:r>
        <w:t xml:space="preserve"> = </w:t>
      </w:r>
      <w:r>
        <w:rPr>
          <w:i/>
          <w:iCs/>
        </w:rPr>
        <w:t>i</w:t>
      </w:r>
      <w:r>
        <w:t>.</w:t>
      </w:r>
    </w:p>
    <w:p w:rsidR="009704B2" w:rsidRDefault="00C833C4" w:rsidP="00AC39E0">
      <w:r>
        <w:t xml:space="preserve">A new node uses an </w:t>
      </w:r>
      <w:r>
        <w:rPr>
          <w:i/>
          <w:iCs/>
        </w:rPr>
        <w:t>introducing node</w:t>
      </w:r>
      <w:r>
        <w:t xml:space="preserve"> to join the network by inserting itself in one linked list for each level until it is a singleton list at the top level. The first stage of the insert process involves the node running a search operation for itself in the introducing node to discover and link to its neighbors at level 0. Secondly, for each level above level 0, the node locates the closest nodes </w:t>
      </w:r>
      <w:r w:rsidR="00E235DA">
        <w:t>with the same membership vector for that level and links to them. When a node wishes to leave the network, it simply deletes itself from all lists above level 0 and finally deletes itself from level 0.</w:t>
      </w:r>
    </w:p>
    <w:p w:rsidR="00713AA2" w:rsidRDefault="00713AA2" w:rsidP="00AC39E0"/>
    <w:p w:rsidR="00713AA2" w:rsidRPr="00C833C4" w:rsidRDefault="00B21F36" w:rsidP="00AC39E0">
      <w:r>
        <w:t>Previous work done by the authors of skip graphs describes a graph repair mechanism that they declared inadequate</w:t>
      </w:r>
      <w:r w:rsidR="00A75CCA">
        <w:t>.</w:t>
      </w:r>
      <w:r>
        <w:t xml:space="preserve"> </w:t>
      </w:r>
      <w:r w:rsidR="00A75CCA">
        <w:t>W</w:t>
      </w:r>
      <w:r>
        <w:t xml:space="preserve">ith the worst-case run time being linear </w:t>
      </w:r>
      <w:r w:rsidR="00A75CCA">
        <w:t>to</w:t>
      </w:r>
      <w:r>
        <w:t xml:space="preserve"> the graph size</w:t>
      </w:r>
      <w:r w:rsidR="00A75CCA">
        <w:t xml:space="preserve"> and</w:t>
      </w:r>
      <w:r>
        <w:t xml:space="preserve"> in some cases, failing to converge or disconnecting nodes. An alternative mechanism proposed was a generational approach where the skip graph is rebuilt afresh, and existing nodes migrated to the new graph</w:t>
      </w:r>
      <w:r w:rsidR="005450CB">
        <w:t xml:space="preserve"> using methods like</w:t>
      </w:r>
      <w:r>
        <w:t xml:space="preserve"> an initiator node adding the other nodes using the insertion function</w:t>
      </w:r>
      <w:r w:rsidR="005450CB">
        <w:t>.</w:t>
      </w:r>
    </w:p>
    <w:p w:rsidR="000D05EE" w:rsidRDefault="00DD71BB">
      <w:pPr>
        <w:pStyle w:val="Heading1"/>
        <w:numPr>
          <w:ilvl w:val="0"/>
          <w:numId w:val="4"/>
        </w:numPr>
      </w:pPr>
      <w:bookmarkStart w:id="16" w:name="_Toc48667823"/>
      <w:r>
        <w:lastRenderedPageBreak/>
        <w:t>Planning</w:t>
      </w:r>
      <w:bookmarkEnd w:id="16"/>
    </w:p>
    <w:p w:rsidR="00AC2CFD" w:rsidRPr="00AC2CFD" w:rsidRDefault="00AC2CFD" w:rsidP="00AC2CFD">
      <w:r>
        <w:t>This section looks at various parts of the planning process of the project</w:t>
      </w:r>
      <w:r w:rsidR="00587199">
        <w:t>.</w:t>
      </w:r>
      <w:r w:rsidR="0039230D">
        <w:t xml:space="preserve"> </w:t>
      </w:r>
      <w:r w:rsidR="00587199">
        <w:t>F</w:t>
      </w:r>
      <w:r w:rsidR="0039230D">
        <w:t>ro</w:t>
      </w:r>
      <w:r w:rsidR="00197C90">
        <w:t>m a description of the software engineering methodology used</w:t>
      </w:r>
      <w:r w:rsidR="009740CA">
        <w:t>,</w:t>
      </w:r>
      <w:r w:rsidR="00197C90">
        <w:t xml:space="preserve"> to discussing </w:t>
      </w:r>
      <w:r w:rsidR="00B73240">
        <w:t xml:space="preserve">the </w:t>
      </w:r>
      <w:r w:rsidR="00197C90">
        <w:t>implementation plan formulated during the requirements analysis.</w:t>
      </w:r>
    </w:p>
    <w:p w:rsidR="00DB264B" w:rsidRDefault="00DB264B" w:rsidP="00DB264B">
      <w:pPr>
        <w:pStyle w:val="Heading2"/>
        <w:numPr>
          <w:ilvl w:val="1"/>
          <w:numId w:val="4"/>
        </w:numPr>
      </w:pPr>
      <w:bookmarkStart w:id="17" w:name="_Toc48667824"/>
      <w:r>
        <w:t xml:space="preserve">Engineering </w:t>
      </w:r>
      <w:r w:rsidR="00AC2CFD">
        <w:t>M</w:t>
      </w:r>
      <w:r>
        <w:t>ethod</w:t>
      </w:r>
      <w:bookmarkEnd w:id="17"/>
    </w:p>
    <w:p w:rsidR="00C57153" w:rsidRPr="00DB264B" w:rsidRDefault="00197C90" w:rsidP="00DB264B">
      <w:r>
        <w:t xml:space="preserve">The engineering method chosen for this project is an incremental model whereby an initial software model is designed, implemented and tested. With incremental changes being made until the final product is completed </w:t>
      </w:r>
      <w:r>
        <w:fldChar w:fldCharType="begin" w:fldLock="1"/>
      </w:r>
      <w:r w:rsidR="00C968D4">
        <w:instrText>ADDIN CSL_CITATION {"citationItems":[{"id":"ITEM-1","itemData":{"URL":"https://devqa.io/software-development-methodologies/#:~:text=The incremental build model is,involves both development and maintenance.&amp;text=This allows partial utilisation of product and avoids a long development time.","abstract":"In this post we’ll go through the different software development methodologies along with their advantages and disadvantages and when to use each model.","accessed":{"date-parts":[["2020","8","13"]]},"author":[{"dropping-particle":"","family":"Ghahrai","given":"Amir","non-dropping-particle":"","parse-names":false,"suffix":""}],"id":"ITEM-1","issued":{"date-parts":[["2016"]]},"title":"Software Development Methodologies","type":"webpage"},"uris":["http://www.mendeley.com/documents/?uuid=9205308f-85ee-418c-b76f-b79919c18cb9"]}],"mendeley":{"formattedCitation":"[13]","plainTextFormattedCitation":"[13]","previouslyFormattedCitation":"[13]"},"properties":{"noteIndex":0},"schema":"https://github.com/citation-style-language/schema/raw/master/csl-citation.json"}</w:instrText>
      </w:r>
      <w:r>
        <w:fldChar w:fldCharType="separate"/>
      </w:r>
      <w:r w:rsidRPr="00197C90">
        <w:rPr>
          <w:noProof/>
        </w:rPr>
        <w:t>[13]</w:t>
      </w:r>
      <w:r>
        <w:fldChar w:fldCharType="end"/>
      </w:r>
      <w:r>
        <w:t>. This style reduces the amount of time required to get a working version of the software</w:t>
      </w:r>
      <w:r w:rsidR="000A059E">
        <w:t>.</w:t>
      </w:r>
      <w:r w:rsidR="00372B83">
        <w:t xml:space="preserve"> </w:t>
      </w:r>
      <w:r w:rsidR="000A059E">
        <w:t>M</w:t>
      </w:r>
      <w:r w:rsidR="00372B83">
        <w:t xml:space="preserve">aking it possible to fulfill the early deliverables deadline of the project. Additionally, this model </w:t>
      </w:r>
      <w:r>
        <w:t>reduces the overwhelming feeling of implementing the protocol from scratch in a new language</w:t>
      </w:r>
      <w:r w:rsidR="00C31E74">
        <w:t xml:space="preserve"> as smaller iterations of the software can be tested </w:t>
      </w:r>
      <w:r w:rsidR="00C57153">
        <w:t>first,</w:t>
      </w:r>
      <w:r w:rsidR="00C31E74">
        <w:t xml:space="preserve"> and the project scope can be changed at each milestone if required.</w:t>
      </w:r>
      <w:r w:rsidR="00C47FD4">
        <w:t xml:space="preserve"> </w:t>
      </w:r>
      <w:r w:rsidR="00C57153">
        <w:t xml:space="preserve">The initial model of the software </w:t>
      </w:r>
      <w:r w:rsidR="00C47FD4">
        <w:t>will</w:t>
      </w:r>
      <w:r w:rsidR="00C57153">
        <w:t xml:space="preserve"> be an implementation of the base Chord protocol methods and if time permits, implementation of the protocol extensions which improve on the robustness of the system.</w:t>
      </w:r>
    </w:p>
    <w:p w:rsidR="000D05EE" w:rsidRDefault="00DB264B" w:rsidP="00C47FD4">
      <w:pPr>
        <w:pStyle w:val="Heading2"/>
        <w:numPr>
          <w:ilvl w:val="1"/>
          <w:numId w:val="4"/>
        </w:numPr>
      </w:pPr>
      <w:bookmarkStart w:id="18" w:name="_Toc48667825"/>
      <w:r>
        <w:t>Requirements Analysis</w:t>
      </w:r>
      <w:bookmarkEnd w:id="18"/>
    </w:p>
    <w:p w:rsidR="00C47FD4" w:rsidRDefault="00C47FD4" w:rsidP="00C47FD4">
      <w:r>
        <w:t xml:space="preserve">The project requirements </w:t>
      </w:r>
      <w:r w:rsidR="00196CE4">
        <w:t>were</w:t>
      </w:r>
      <w:r>
        <w:t xml:space="preserve"> created using descriptions of how the protocol works from the Chord academic paper</w:t>
      </w:r>
      <w:r w:rsidR="00742778">
        <w:t>.</w:t>
      </w:r>
      <w:r>
        <w:t xml:space="preserve"> </w:t>
      </w:r>
      <w:r w:rsidR="00742778">
        <w:t>Initially</w:t>
      </w:r>
      <w:r>
        <w:t xml:space="preserve"> selecting the functions required to create a working version of the protocol with those functions</w:t>
      </w:r>
      <w:r w:rsidR="00196CE4">
        <w:t>, shown in figures 5 and 6 of the paper</w:t>
      </w:r>
      <w:r>
        <w:t xml:space="preserve"> being:</w:t>
      </w:r>
    </w:p>
    <w:p w:rsidR="000D05EE" w:rsidRDefault="00C47FD4" w:rsidP="00C47FD4">
      <w:pPr>
        <w:pStyle w:val="ListParagraph"/>
        <w:numPr>
          <w:ilvl w:val="0"/>
          <w:numId w:val="9"/>
        </w:numPr>
      </w:pPr>
      <w:r>
        <w:t>Consistent Hashing of keys and node IDs using SHA-1</w:t>
      </w:r>
    </w:p>
    <w:p w:rsidR="00C47FD4" w:rsidRDefault="00C47FD4" w:rsidP="00C47FD4">
      <w:pPr>
        <w:pStyle w:val="ListParagraph"/>
        <w:numPr>
          <w:ilvl w:val="0"/>
          <w:numId w:val="9"/>
        </w:numPr>
      </w:pPr>
      <w:r>
        <w:t>Scalable key lookup functionality using finger tables.</w:t>
      </w:r>
    </w:p>
    <w:p w:rsidR="00C47FD4" w:rsidRDefault="00C47FD4" w:rsidP="00C47FD4">
      <w:pPr>
        <w:pStyle w:val="ListParagraph"/>
        <w:numPr>
          <w:ilvl w:val="0"/>
          <w:numId w:val="9"/>
        </w:numPr>
      </w:pPr>
      <w:r>
        <w:t>Functions for node creation, joining a network</w:t>
      </w:r>
      <w:r w:rsidR="00335EE9">
        <w:t>,</w:t>
      </w:r>
      <w:r>
        <w:t xml:space="preserve"> network stabilization</w:t>
      </w:r>
      <w:r w:rsidR="00335EE9">
        <w:t xml:space="preserve"> and lookups.</w:t>
      </w:r>
    </w:p>
    <w:p w:rsidR="00785721" w:rsidRDefault="00785721" w:rsidP="00785721">
      <w:pPr>
        <w:ind w:left="50"/>
      </w:pPr>
      <w:r>
        <w:t>The paper also mentions extension methods to maintain lookup correctness in the event of node failures or voluntary departures. Methods such as transferring keys during voluntary node departure and maintaining a list of successors in each node to improve lookup robustness in the event of suc</w:t>
      </w:r>
      <w:r w:rsidR="003F562A">
        <w:t>c</w:t>
      </w:r>
      <w:r>
        <w:t>ess</w:t>
      </w:r>
      <w:r w:rsidR="003F562A">
        <w:t>o</w:t>
      </w:r>
      <w:r>
        <w:t>r failure.</w:t>
      </w:r>
    </w:p>
    <w:p w:rsidR="008768A0" w:rsidRDefault="008768A0" w:rsidP="00785721">
      <w:pPr>
        <w:ind w:left="50"/>
      </w:pPr>
    </w:p>
    <w:p w:rsidR="008768A0" w:rsidRDefault="008768A0" w:rsidP="00785721">
      <w:pPr>
        <w:ind w:left="50"/>
      </w:pPr>
      <w:r>
        <w:t>Aside from the technical requirements, it was also important to be mindful of the high-level requirements that the authors set out to solve such as:</w:t>
      </w:r>
    </w:p>
    <w:p w:rsidR="008768A0" w:rsidRDefault="008768A0" w:rsidP="008768A0">
      <w:pPr>
        <w:pStyle w:val="ListParagraph"/>
        <w:numPr>
          <w:ilvl w:val="0"/>
          <w:numId w:val="10"/>
        </w:numPr>
      </w:pPr>
      <w:r>
        <w:t>Load balancing of keys across nodes in the network</w:t>
      </w:r>
    </w:p>
    <w:p w:rsidR="008768A0" w:rsidRDefault="008768A0" w:rsidP="008768A0">
      <w:pPr>
        <w:pStyle w:val="ListParagraph"/>
        <w:numPr>
          <w:ilvl w:val="0"/>
          <w:numId w:val="10"/>
        </w:numPr>
      </w:pPr>
      <w:r>
        <w:t>Decentralization of responsibility in the network with all nodes being equal</w:t>
      </w:r>
    </w:p>
    <w:p w:rsidR="008768A0" w:rsidRDefault="008768A0" w:rsidP="008768A0">
      <w:pPr>
        <w:pStyle w:val="ListParagraph"/>
        <w:numPr>
          <w:ilvl w:val="0"/>
          <w:numId w:val="10"/>
        </w:numPr>
      </w:pPr>
      <w:r>
        <w:t>Scalability with the lookup costs growing as a Log of the network size.</w:t>
      </w:r>
    </w:p>
    <w:p w:rsidR="008768A0" w:rsidRDefault="008768A0" w:rsidP="008768A0">
      <w:pPr>
        <w:pStyle w:val="ListParagraph"/>
        <w:numPr>
          <w:ilvl w:val="0"/>
          <w:numId w:val="10"/>
        </w:numPr>
      </w:pPr>
      <w:r>
        <w:t xml:space="preserve">Availability by maintaining </w:t>
      </w:r>
      <w:r w:rsidR="00100E5C">
        <w:t xml:space="preserve">up-to-date </w:t>
      </w:r>
      <w:r>
        <w:t>record entries ensuring lookup correctness when network failures are not large.</w:t>
      </w:r>
    </w:p>
    <w:p w:rsidR="008768A0" w:rsidRDefault="008768A0" w:rsidP="008768A0">
      <w:pPr>
        <w:pStyle w:val="ListParagraph"/>
        <w:numPr>
          <w:ilvl w:val="0"/>
          <w:numId w:val="10"/>
        </w:numPr>
      </w:pPr>
      <w:r>
        <w:t>Flexible key naming with no limits on key structures.</w:t>
      </w:r>
    </w:p>
    <w:p w:rsidR="008768A0" w:rsidRDefault="00F91D9B" w:rsidP="00F91D9B">
      <w:pPr>
        <w:pStyle w:val="Heading1"/>
        <w:numPr>
          <w:ilvl w:val="0"/>
          <w:numId w:val="4"/>
        </w:numPr>
      </w:pPr>
      <w:bookmarkStart w:id="19" w:name="_Toc48667826"/>
      <w:r>
        <w:lastRenderedPageBreak/>
        <w:t>Design</w:t>
      </w:r>
      <w:bookmarkEnd w:id="19"/>
    </w:p>
    <w:p w:rsidR="00200094" w:rsidRDefault="00EB54CE" w:rsidP="00D71A36">
      <w:r>
        <w:rPr>
          <w:noProof/>
        </w:rPr>
        <mc:AlternateContent>
          <mc:Choice Requires="wpg">
            <w:drawing>
              <wp:anchor distT="0" distB="0" distL="114300" distR="114300" simplePos="0" relativeHeight="251667456" behindDoc="0" locked="0" layoutInCell="1" allowOverlap="1">
                <wp:simplePos x="0" y="0"/>
                <wp:positionH relativeFrom="column">
                  <wp:posOffset>750833</wp:posOffset>
                </wp:positionH>
                <wp:positionV relativeFrom="paragraph">
                  <wp:posOffset>1053046</wp:posOffset>
                </wp:positionV>
                <wp:extent cx="3294380" cy="2361565"/>
                <wp:effectExtent l="0" t="0" r="1270" b="635"/>
                <wp:wrapTopAndBottom/>
                <wp:docPr id="40" name="Group 40"/>
                <wp:cNvGraphicFramePr/>
                <a:graphic xmlns:a="http://schemas.openxmlformats.org/drawingml/2006/main">
                  <a:graphicData uri="http://schemas.microsoft.com/office/word/2010/wordprocessingGroup">
                    <wpg:wgp>
                      <wpg:cNvGrpSpPr/>
                      <wpg:grpSpPr>
                        <a:xfrm>
                          <a:off x="0" y="0"/>
                          <a:ext cx="3294380" cy="2361565"/>
                          <a:chOff x="0" y="0"/>
                          <a:chExt cx="3294380" cy="2361565"/>
                        </a:xfrm>
                      </wpg:grpSpPr>
                      <wpg:grpSp>
                        <wpg:cNvPr id="38" name="Group 38"/>
                        <wpg:cNvGrpSpPr/>
                        <wpg:grpSpPr>
                          <a:xfrm>
                            <a:off x="215660" y="0"/>
                            <a:ext cx="2704343" cy="1991952"/>
                            <a:chOff x="0" y="0"/>
                            <a:chExt cx="2704343" cy="1991952"/>
                          </a:xfrm>
                        </wpg:grpSpPr>
                        <wps:wsp>
                          <wps:cNvPr id="21" name="Rectangle: Rounded Corners 21"/>
                          <wps:cNvSpPr/>
                          <wps:spPr>
                            <a:xfrm>
                              <a:off x="0" y="0"/>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242A" w:rsidRDefault="002D242A" w:rsidP="00050478">
                                <w:pPr>
                                  <w:jc w:val="center"/>
                                </w:pPr>
                                <w:r>
                                  <w:t>Library Entry 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750498"/>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242A" w:rsidRDefault="002D242A" w:rsidP="00050478">
                                <w:pPr>
                                  <w:jc w:val="center"/>
                                </w:pPr>
                                <w:r>
                                  <w:t>Node 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0" y="1475117"/>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242A" w:rsidRDefault="002D242A" w:rsidP="00050478">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1535502" y="759124"/>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242A" w:rsidRDefault="002D242A" w:rsidP="00050478">
                                <w:pPr>
                                  <w:jc w:val="center"/>
                                </w:pPr>
                                <w: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585159" y="512552"/>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576532" y="1254424"/>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168161" y="981973"/>
                              <a:ext cx="392981"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39" name="Text Box 39"/>
                        <wps:cNvSpPr txBox="1"/>
                        <wps:spPr>
                          <a:xfrm>
                            <a:off x="0" y="2044065"/>
                            <a:ext cx="3294380" cy="317500"/>
                          </a:xfrm>
                          <a:prstGeom prst="rect">
                            <a:avLst/>
                          </a:prstGeom>
                          <a:solidFill>
                            <a:prstClr val="white"/>
                          </a:solidFill>
                          <a:ln>
                            <a:noFill/>
                          </a:ln>
                        </wps:spPr>
                        <wps:txbx>
                          <w:txbxContent>
                            <w:p w:rsidR="002D242A" w:rsidRPr="003070C6" w:rsidRDefault="002D242A"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10</w:t>
                              </w:r>
                              <w:r>
                                <w:fldChar w:fldCharType="end"/>
                              </w:r>
                              <w:r>
                                <w:t>: Library component layer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0" o:spid="_x0000_s1053" style="position:absolute;margin-left:59.1pt;margin-top:82.9pt;width:259.4pt;height:185.95pt;z-index:251667456" coordsize="32943,23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">
                <v:group id="Group 38" o:spid="_x0000_s1054" style="position:absolute;left:2156;width:27044;height:19919" coordsize="27043,19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oundrect id="Rectangle: Rounded Corners 21" o:spid="_x0000_s1055" style="position:absolute;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" fillcolor="#4472c4 [3204]" strokecolor="#1f3763 [1604]" strokeweight="1pt">
                    <v:stroke joinstyle="miter"/>
                    <v:textbox>
                      <w:txbxContent>
                        <w:p w:rsidR="002D242A" w:rsidRDefault="002D242A" w:rsidP="00050478">
                          <w:pPr>
                            <w:jc w:val="center"/>
                          </w:pPr>
                          <w:r>
                            <w:t>Library Entry Point</w:t>
                          </w:r>
                        </w:p>
                      </w:txbxContent>
                    </v:textbox>
                  </v:roundrect>
                  <v:roundrect id="Rectangle: Rounded Corners 25" o:spid="_x0000_s1056" style="position:absolute;top:7504;width:11688;height:51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" fillcolor="#4472c4 [3204]" strokecolor="#1f3763 [1604]" strokeweight="1pt">
                    <v:stroke joinstyle="miter"/>
                    <v:textbox>
                      <w:txbxContent>
                        <w:p w:rsidR="002D242A" w:rsidRDefault="002D242A" w:rsidP="00050478">
                          <w:pPr>
                            <w:jc w:val="center"/>
                          </w:pPr>
                          <w:r>
                            <w:t>Node Logic</w:t>
                          </w:r>
                        </w:p>
                      </w:txbxContent>
                    </v:textbox>
                  </v:roundrect>
                  <v:roundrect id="Rectangle: Rounded Corners 26" o:spid="_x0000_s1057" style="position:absolute;top:1475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" fillcolor="#4472c4 [3204]" strokecolor="#1f3763 [1604]" strokeweight="1pt">
                    <v:stroke joinstyle="miter"/>
                    <v:textbox>
                      <w:txbxContent>
                        <w:p w:rsidR="002D242A" w:rsidRDefault="002D242A" w:rsidP="00050478">
                          <w:pPr>
                            <w:jc w:val="center"/>
                          </w:pPr>
                          <w:r>
                            <w:t>Communication</w:t>
                          </w:r>
                        </w:p>
                      </w:txbxContent>
                    </v:textbox>
                  </v:roundrect>
                  <v:roundrect id="Rectangle: Rounded Corners 27" o:spid="_x0000_s1058" style="position:absolute;left:15355;top:759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Pb2wwAAANsAAAAPAAAAZHJzL2Rvd25yZXYueG1sRI9PawIx&#10;FMTvhX6H8Aq91ayWtrI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uZj29sMAAADbAAAADwAA&#10;AAAAAAAAAAAAAAAHAgAAZHJzL2Rvd25yZXYueG1sUEsFBgAAAAADAAMAtwAAAPcCAAAAAA==&#10;" fillcolor="#4472c4 [3204]" strokecolor="#1f3763 [1604]" strokeweight="1pt">
                    <v:stroke joinstyle="miter"/>
                    <v:textbox>
                      <w:txbxContent>
                        <w:p w:rsidR="002D242A" w:rsidRDefault="002D242A" w:rsidP="00050478">
                          <w:pPr>
                            <w:jc w:val="center"/>
                          </w:pPr>
                          <w:r>
                            <w:t>Storage</w:t>
                          </w:r>
                        </w:p>
                      </w:txbxContent>
                    </v:textbox>
                  </v:roundrect>
                  <v:shapetype id="_x0000_t32" coordsize="21600,21600" o:spt="32" o:oned="t" path="m,l21600,21600e" filled="f">
                    <v:path arrowok="t" fillok="f" o:connecttype="none"/>
                    <o:lock v:ext="edit" shapetype="t"/>
                  </v:shapetype>
                  <v:shape id="Straight Arrow Connector 35" o:spid="_x0000_s1059" type="#_x0000_t32" style="position:absolute;left:5851;top:5125;width:0;height:2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aT7xAAAANsAAAAPAAAAZHJzL2Rvd25yZXYueG1sRI9BawIx&#10;FITvQv9DeEJvmtVi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JydpPvEAAAA2wAAAA8A&#10;AAAAAAAAAAAAAAAABwIAAGRycy9kb3ducmV2LnhtbFBLBQYAAAAAAwADALcAAAD4AgAAAAA=&#10;" strokecolor="#4472c4 [3204]" strokeweight=".5pt">
                    <v:stroke startarrow="block" endarrow="block" joinstyle="miter"/>
                  </v:shape>
                  <v:shape id="Straight Arrow Connector 36" o:spid="_x0000_s1060" type="#_x0000_t32" style="position:absolute;left:5765;top:12544;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" strokecolor="#4472c4 [3204]" strokeweight=".5pt">
                    <v:stroke startarrow="block" endarrow="block" joinstyle="miter"/>
                  </v:shape>
                  <v:shape id="Straight Arrow Connector 37" o:spid="_x0000_s1061" type="#_x0000_t32" style="position:absolute;left:11681;top:9819;width:39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" strokecolor="#4472c4 [3204]" strokeweight=".5pt">
                    <v:stroke startarrow="block" endarrow="block" joinstyle="miter"/>
                  </v:shape>
                </v:group>
                <v:shape id="Text Box 39" o:spid="_x0000_s1062" type="#_x0000_t202" style="position:absolute;top:20440;width:3294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2D242A" w:rsidRPr="003070C6" w:rsidRDefault="002D242A"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10</w:t>
                        </w:r>
                        <w:r>
                          <w:fldChar w:fldCharType="end"/>
                        </w:r>
                        <w:r>
                          <w:t>: Library component layer structure</w:t>
                        </w:r>
                      </w:p>
                    </w:txbxContent>
                  </v:textbox>
                </v:shape>
                <w10:wrap type="topAndBottom"/>
              </v:group>
            </w:pict>
          </mc:Fallback>
        </mc:AlternateContent>
      </w:r>
      <w:r w:rsidR="00372CCA">
        <w:t>The Chord authors envisioned their software to be a library that other applications could link to which is the direction taken in this implementation</w:t>
      </w:r>
      <w:r w:rsidR="00F03571">
        <w:t xml:space="preserve">. </w:t>
      </w:r>
      <w:r w:rsidR="00F03FB8">
        <w:t>My</w:t>
      </w:r>
      <w:r w:rsidR="00F03571">
        <w:t xml:space="preserve"> system</w:t>
      </w:r>
      <w:r w:rsidR="00F03FB8">
        <w:t xml:space="preserve"> </w:t>
      </w:r>
      <w:r w:rsidR="00F03571">
        <w:t>takes a layered approach to the different components such as communication</w:t>
      </w:r>
      <w:r w:rsidR="00AD5604">
        <w:t xml:space="preserve"> for remote procedure calls</w:t>
      </w:r>
      <w:r w:rsidR="00F03571">
        <w:t xml:space="preserve">, the node logic, storage and a top layer </w:t>
      </w:r>
      <w:r w:rsidR="00200094">
        <w:t xml:space="preserve">as an entry point for </w:t>
      </w:r>
      <w:r w:rsidR="00F03571">
        <w:t xml:space="preserve">external applications </w:t>
      </w:r>
      <w:r w:rsidR="00200094">
        <w:t>to</w:t>
      </w:r>
      <w:r w:rsidR="00F03571">
        <w:t xml:space="preserve"> start or stop the network and run lookups.</w:t>
      </w:r>
    </w:p>
    <w:p w:rsidR="00D71A36" w:rsidRDefault="00D150C3" w:rsidP="00D71A36">
      <w:r>
        <w:t xml:space="preserve"> </w:t>
      </w:r>
      <w:r w:rsidR="005B1842">
        <w:t>The advantage of this layered approach is that implementations of layers such as communication or storage can be inter-changed while maintaining the same interfaces between the node logic layer.</w:t>
      </w:r>
    </w:p>
    <w:p w:rsidR="00584AD3" w:rsidRDefault="00584AD3" w:rsidP="00D71A36"/>
    <w:p w:rsidR="008D1C9B" w:rsidRDefault="00DA4AF4" w:rsidP="00D71A36">
      <w:r>
        <w:rPr>
          <w:noProof/>
        </w:rPr>
        <mc:AlternateContent>
          <mc:Choice Requires="wpg">
            <w:drawing>
              <wp:anchor distT="0" distB="0" distL="114300" distR="114300" simplePos="0" relativeHeight="251685888" behindDoc="0" locked="0" layoutInCell="1" allowOverlap="1">
                <wp:simplePos x="0" y="0"/>
                <wp:positionH relativeFrom="column">
                  <wp:posOffset>147080</wp:posOffset>
                </wp:positionH>
                <wp:positionV relativeFrom="paragraph">
                  <wp:posOffset>1895619</wp:posOffset>
                </wp:positionV>
                <wp:extent cx="4356340" cy="2628900"/>
                <wp:effectExtent l="0" t="0" r="25400" b="0"/>
                <wp:wrapNone/>
                <wp:docPr id="48" name="Group 48"/>
                <wp:cNvGraphicFramePr/>
                <a:graphic xmlns:a="http://schemas.openxmlformats.org/drawingml/2006/main">
                  <a:graphicData uri="http://schemas.microsoft.com/office/word/2010/wordprocessingGroup">
                    <wpg:wgp>
                      <wpg:cNvGrpSpPr/>
                      <wpg:grpSpPr>
                        <a:xfrm>
                          <a:off x="0" y="0"/>
                          <a:ext cx="4356340" cy="2628900"/>
                          <a:chOff x="0" y="0"/>
                          <a:chExt cx="4356340" cy="2628900"/>
                        </a:xfrm>
                      </wpg:grpSpPr>
                      <wpg:grpSp>
                        <wpg:cNvPr id="46" name="Group 46"/>
                        <wpg:cNvGrpSpPr/>
                        <wpg:grpSpPr>
                          <a:xfrm>
                            <a:off x="0" y="0"/>
                            <a:ext cx="4356340" cy="2251495"/>
                            <a:chOff x="0" y="0"/>
                            <a:chExt cx="4356340" cy="2251495"/>
                          </a:xfrm>
                        </wpg:grpSpPr>
                        <wps:wsp>
                          <wps:cNvPr id="28" name="Rectangle: Rounded Corners 28"/>
                          <wps:cNvSpPr/>
                          <wps:spPr>
                            <a:xfrm>
                              <a:off x="0"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242A" w:rsidRDefault="002D242A"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1587260" y="810883"/>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242A" w:rsidRDefault="002D242A" w:rsidP="002225F0">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1587260" y="0"/>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242A" w:rsidRDefault="002D242A" w:rsidP="002225F0">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3174521"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242A" w:rsidRDefault="002D242A"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loud 33"/>
                          <wps:cNvSpPr/>
                          <wps:spPr>
                            <a:xfrm>
                              <a:off x="1649442" y="1526876"/>
                              <a:ext cx="1128263" cy="724619"/>
                            </a:xfrm>
                            <a:prstGeom prst="cloud">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242A" w:rsidRDefault="002D242A" w:rsidP="002225F0">
                                <w:pPr>
                                  <w:jc w:val="center"/>
                                </w:pPr>
                                <w:r>
                                  <w:t>Extern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2206924" y="555685"/>
                              <a:ext cx="0" cy="25906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142281" y="555685"/>
                              <a:ext cx="469001" cy="3022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a:off x="2746794" y="538432"/>
                              <a:ext cx="474453" cy="31055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2213754" y="1366568"/>
                              <a:ext cx="17253" cy="22456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47" name="Text Box 47"/>
                        <wps:cNvSpPr txBox="1"/>
                        <wps:spPr>
                          <a:xfrm>
                            <a:off x="0" y="2311400"/>
                            <a:ext cx="4356100" cy="317500"/>
                          </a:xfrm>
                          <a:prstGeom prst="rect">
                            <a:avLst/>
                          </a:prstGeom>
                          <a:solidFill>
                            <a:prstClr val="white"/>
                          </a:solidFill>
                          <a:ln>
                            <a:noFill/>
                          </a:ln>
                        </wps:spPr>
                        <wps:txbx>
                          <w:txbxContent>
                            <w:p w:rsidR="002D242A" w:rsidRPr="00E60209" w:rsidRDefault="002D242A"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11</w:t>
                              </w:r>
                              <w:r>
                                <w:fldChar w:fldCharType="end"/>
                              </w:r>
                              <w:r>
                                <w:t>: Communication layers between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8" o:spid="_x0000_s1063" style="position:absolute;margin-left:11.6pt;margin-top:149.25pt;width:343pt;height:207pt;z-index:251685888;mso-width-relative:margin;mso-height-relative:margin" coordsize="43563,26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">
                <v:group id="Group 46" o:spid="_x0000_s1064" style="position:absolute;width:43563;height:22514" coordsize="43563,2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28" o:spid="_x0000_s1065" style="position:absolute;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" fillcolor="#4472c4 [3204]" strokecolor="#1f3763 [1604]" strokeweight="1pt">
                    <v:stroke joinstyle="miter"/>
                    <v:textbox>
                      <w:txbxContent>
                        <w:p w:rsidR="002D242A" w:rsidRDefault="002D242A" w:rsidP="002225F0">
                          <w:pPr>
                            <w:jc w:val="center"/>
                          </w:pPr>
                          <w:r>
                            <w:t>Virtual Node</w:t>
                          </w:r>
                        </w:p>
                      </w:txbxContent>
                    </v:textbox>
                  </v:roundrect>
                  <v:roundrect id="Rectangle: Rounded Corners 29" o:spid="_x0000_s1066" style="position:absolute;left:15872;top:8108;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8cfwwAAANsAAAAPAAAAZHJzL2Rvd25yZXYueG1sRI9PawIx&#10;FMTvhX6H8Aq91ayWFrs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p0vHH8MAAADbAAAADwAA&#10;AAAAAAAAAAAAAAAHAgAAZHJzL2Rvd25yZXYueG1sUEsFBgAAAAADAAMAtwAAAPcCAAAAAA==&#10;" fillcolor="#4472c4 [3204]" strokecolor="#1f3763 [1604]" strokeweight="1pt">
                    <v:stroke joinstyle="miter"/>
                    <v:textbox>
                      <w:txbxContent>
                        <w:p w:rsidR="002D242A" w:rsidRDefault="002D242A" w:rsidP="002225F0">
                          <w:pPr>
                            <w:jc w:val="center"/>
                          </w:pPr>
                          <w:r>
                            <w:t>Communication</w:t>
                          </w:r>
                        </w:p>
                      </w:txbxContent>
                    </v:textbox>
                  </v:roundrect>
                  <v:roundrect id="Rectangle: Rounded Corners 30" o:spid="_x0000_s1067" style="position:absolute;left:15872;width:11818;height:5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" fillcolor="#4472c4 [3204]" strokecolor="#1f3763 [1604]" strokeweight="1pt">
                    <v:stroke joinstyle="miter"/>
                    <v:textbox>
                      <w:txbxContent>
                        <w:p w:rsidR="002D242A" w:rsidRDefault="002D242A" w:rsidP="002225F0">
                          <w:pPr>
                            <w:jc w:val="center"/>
                          </w:pPr>
                          <w:r>
                            <w:t>Physical Node</w:t>
                          </w:r>
                        </w:p>
                      </w:txbxContent>
                    </v:textbox>
                  </v:roundrect>
                  <v:roundrect id="Rectangle: Rounded Corners 31" o:spid="_x0000_s1068" style="position:absolute;left:31745;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" fillcolor="#4472c4 [3204]" strokecolor="#1f3763 [1604]" strokeweight="1pt">
                    <v:stroke joinstyle="miter"/>
                    <v:textbox>
                      <w:txbxContent>
                        <w:p w:rsidR="002D242A" w:rsidRDefault="002D242A" w:rsidP="002225F0">
                          <w:pPr>
                            <w:jc w:val="center"/>
                          </w:pPr>
                          <w:r>
                            <w:t>Virtual Node</w:t>
                          </w:r>
                        </w:p>
                      </w:txbxContent>
                    </v:textbox>
                  </v:roundrect>
                  <v:shape id="Cloud 33" o:spid="_x0000_s1069" style="position:absolute;left:16494;top:15268;width:11283;height:7246;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472c4 [3204]" strokecolor="#1f3763 [1604]" strokeweight="1pt">
                    <v:stroke joinstyle="miter"/>
                    <v:formulas/>
                    <v:path arrowok="t" o:connecttype="custom" o:connectlocs="122568,439082;56413,425714;180940,585381;152002,591772;430359,655680;412913,626494;752880,582899;745907,614920;891354,385021;976261,504717;1091647,257542;1053829,302428;1000916,91013;1002900,112215;759436,66289;778815,39250;578261,79171;587637,55856;365641,87088;399593,109699;107786,264838;101857,241036" o:connectangles="0,0,0,0,0,0,0,0,0,0,0,0,0,0,0,0,0,0,0,0,0,0" textboxrect="0,0,43200,43200"/>
                    <v:textbox>
                      <w:txbxContent>
                        <w:p w:rsidR="002D242A" w:rsidRDefault="002D242A" w:rsidP="002225F0">
                          <w:pPr>
                            <w:jc w:val="center"/>
                          </w:pPr>
                          <w:r>
                            <w:t>External Network</w:t>
                          </w:r>
                        </w:p>
                      </w:txbxContent>
                    </v:textbox>
                  </v:shape>
                  <v:shape id="Straight Arrow Connector 42" o:spid="_x0000_s1070" type="#_x0000_t32" style="position:absolute;left:22069;top:5556;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" strokecolor="#4472c4 [3204]" strokeweight=".5pt">
                    <v:stroke startarrow="block" endarrow="block" joinstyle="miter"/>
                  </v:shape>
                  <v:shape id="Straight Arrow Connector 43" o:spid="_x0000_s1071" type="#_x0000_t32" style="position:absolute;left:11422;top:5556;width:469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" strokecolor="#4472c4 [3204]" strokeweight=".5pt">
                    <v:stroke startarrow="block" endarrow="block" joinstyle="miter"/>
                  </v:shape>
                  <v:shape id="Straight Arrow Connector 44" o:spid="_x0000_s1072" type="#_x0000_t32" style="position:absolute;left:27467;top:5384;width:4745;height:3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" strokecolor="#4472c4 [3204]" strokeweight=".5pt">
                    <v:stroke startarrow="block" endarrow="block" joinstyle="miter"/>
                  </v:shape>
                  <v:shape id="Straight Arrow Connector 45" o:spid="_x0000_s1073" type="#_x0000_t32" style="position:absolute;left:22137;top:13665;width:173;height:2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9eGxAAAANsAAAAPAAAAZHJzL2Rvd25yZXYueG1sRI9BawIx&#10;FITvQv9DeEJvmlVq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MSb14bEAAAA2wAAAA8A&#10;AAAAAAAAAAAAAAAABwIAAGRycy9kb3ducmV2LnhtbFBLBQYAAAAAAwADALcAAAD4AgAAAAA=&#10;" strokecolor="#4472c4 [3204]" strokeweight=".5pt">
                    <v:stroke startarrow="block" endarrow="block" joinstyle="miter"/>
                  </v:shape>
                </v:group>
                <v:shape id="Text Box 47" o:spid="_x0000_s1074" type="#_x0000_t202" style="position:absolute;top:23114;width:435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2D242A" w:rsidRPr="00E60209" w:rsidRDefault="002D242A"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11</w:t>
                        </w:r>
                        <w:r>
                          <w:fldChar w:fldCharType="end"/>
                        </w:r>
                        <w:r>
                          <w:t>: Communication layers between nodes</w:t>
                        </w:r>
                      </w:p>
                    </w:txbxContent>
                  </v:textbox>
                </v:shape>
              </v:group>
            </w:pict>
          </mc:Fallback>
        </mc:AlternateContent>
      </w:r>
      <w:r w:rsidR="00584AD3">
        <w:t>One extension of Chord to improve load balance among nodes is using virtual nodes</w:t>
      </w:r>
      <w:r w:rsidR="002E12B8">
        <w:t xml:space="preserve"> which</w:t>
      </w:r>
      <w:r w:rsidR="00584AD3">
        <w:t xml:space="preserve"> are run on a physical node with their own unique IDs</w:t>
      </w:r>
      <w:r w:rsidR="002E12B8">
        <w:t>.</w:t>
      </w:r>
      <w:r w:rsidR="00584AD3">
        <w:t xml:space="preserve"> </w:t>
      </w:r>
      <w:r w:rsidR="002E12B8">
        <w:t>T</w:t>
      </w:r>
      <w:r w:rsidR="00584AD3">
        <w:t>he</w:t>
      </w:r>
      <w:r w:rsidR="002E12B8">
        <w:t xml:space="preserve"> virtual node</w:t>
      </w:r>
      <w:r w:rsidR="00584AD3">
        <w:t xml:space="preserve"> IDs</w:t>
      </w:r>
      <w:r w:rsidR="002E12B8">
        <w:t xml:space="preserve"> are</w:t>
      </w:r>
      <w:r w:rsidR="00584AD3">
        <w:t xml:space="preserve"> within the range between the physical node and the </w:t>
      </w:r>
      <w:r w:rsidR="002E12B8">
        <w:t xml:space="preserve">physical </w:t>
      </w:r>
      <w:r w:rsidR="00584AD3">
        <w:t>node</w:t>
      </w:r>
      <w:r w:rsidR="002E12B8">
        <w:t>’s</w:t>
      </w:r>
      <w:r w:rsidR="00584AD3">
        <w:t xml:space="preserve"> </w:t>
      </w:r>
      <w:r w:rsidR="002E12B8">
        <w:t xml:space="preserve">immediate </w:t>
      </w:r>
      <w:r w:rsidR="00584AD3">
        <w:t>successor (next</w:t>
      </w:r>
      <w:r w:rsidR="00B0057A">
        <w:t xml:space="preserve"> clockwise</w:t>
      </w:r>
      <w:r w:rsidR="00584AD3">
        <w:t xml:space="preserve"> node in the ID circle) IDs. </w:t>
      </w:r>
      <w:r w:rsidR="00A8605D">
        <w:t>The application design accommodates for this extension because the node logic is encapsulated in its own Elixir GenServer process (more detail on this later). Virtual nodes can be spun up as their own processes and the number of virtual nodes to spin up passed as an argument at the library entry point when Chord is started.</w:t>
      </w:r>
      <w:r w:rsidR="002812AB">
        <w:t xml:space="preserve"> Finally, a</w:t>
      </w:r>
      <w:r w:rsidR="00922C0D">
        <w:t>ny inter/intra-node communication</w:t>
      </w:r>
      <w:r w:rsidR="002812AB">
        <w:t xml:space="preserve"> will be routed to the appropriate virtual/physical node by the communication layer.</w:t>
      </w:r>
    </w:p>
    <w:p w:rsidR="00F91D9B" w:rsidRDefault="00F91D9B" w:rsidP="00F91D9B">
      <w:pPr>
        <w:pStyle w:val="Heading1"/>
        <w:numPr>
          <w:ilvl w:val="0"/>
          <w:numId w:val="4"/>
        </w:numPr>
      </w:pPr>
      <w:bookmarkStart w:id="20" w:name="_Toc48667827"/>
      <w:r>
        <w:lastRenderedPageBreak/>
        <w:t>Implementation</w:t>
      </w:r>
      <w:bookmarkEnd w:id="20"/>
    </w:p>
    <w:p w:rsidR="0078219E" w:rsidRPr="0078219E" w:rsidRDefault="0078219E" w:rsidP="0078219E">
      <w:r>
        <w:t xml:space="preserve">This section will look at how different aspects of Elixir have been used to implement </w:t>
      </w:r>
      <w:r w:rsidR="00FD1D56">
        <w:t>the Chord protocol. Each sub-section discusses implementation of the component layers outlined in figure 10 of this report.</w:t>
      </w:r>
    </w:p>
    <w:p w:rsidR="00C12D8B" w:rsidRDefault="00C12D8B" w:rsidP="00C12D8B">
      <w:pPr>
        <w:pStyle w:val="Heading2"/>
        <w:numPr>
          <w:ilvl w:val="0"/>
          <w:numId w:val="0"/>
        </w:numPr>
        <w:ind w:left="216"/>
      </w:pPr>
      <w:bookmarkStart w:id="21" w:name="_Toc48667828"/>
      <w:r>
        <w:t>5.1 An overview of OTP design</w:t>
      </w:r>
      <w:bookmarkEnd w:id="21"/>
    </w:p>
    <w:p w:rsidR="003830AC" w:rsidRDefault="00AF0D0A" w:rsidP="003830AC">
      <w:r>
        <w:t>Before discussing parts of th</w:t>
      </w:r>
      <w:r w:rsidR="000E213C">
        <w:t>e</w:t>
      </w:r>
      <w:r>
        <w:t xml:space="preserve"> implementation</w:t>
      </w:r>
      <w:r w:rsidR="007606F4">
        <w:t xml:space="preserve"> in detail</w:t>
      </w:r>
      <w:r>
        <w:t xml:space="preserve">, it would be helpful to get a quick understanding of the higher-level design principles that </w:t>
      </w:r>
      <w:r w:rsidR="0016482B">
        <w:t xml:space="preserve">the </w:t>
      </w:r>
      <w:r>
        <w:t xml:space="preserve">modules are implementing/following. </w:t>
      </w:r>
      <w:r w:rsidR="003830AC">
        <w:t xml:space="preserve">As mentioned in the design section, the authors envisioned their protocol to be encapsulated in a library to be used by other applications. The best way to do this in Elixir </w:t>
      </w:r>
      <w:r w:rsidR="00C968D4">
        <w:t xml:space="preserve">is by implementing ‘Application’ behavior. According to the official documentation </w:t>
      </w:r>
      <w:r w:rsidR="00C968D4">
        <w:fldChar w:fldCharType="begin" w:fldLock="1"/>
      </w:r>
      <w:r w:rsidR="00CB74F5">
        <w:instrText>ADDIN CSL_CITATION {"citationItems":[{"id":"ITEM-1","itemData":{"URL":"https://hexdocs.pm/elixir/1.10.4/Application.html","accessed":{"date-parts":[["2020","8","14"]]},"author":[{"dropping-particle":"","family":"Elixir","given":"","non-dropping-particle":"","parse-names":false,"suffix":""}],"id":"ITEM-1","issued":{"date-parts":[["0"]]},"title":"Application - Elixir v1.10.4","type":"webpage"},"uris":["http://www.mendeley.com/documents/?uuid=e8ff62db-7444-43e3-ae0d-aad2927c78ce"]}],"mendeley":{"formattedCitation":"[14]","plainTextFormattedCitation":"[14]","previouslyFormattedCitation":"[14]"},"properties":{"noteIndex":0},"schema":"https://github.com/citation-style-language/schema/raw/master/csl-citation.json"}</w:instrText>
      </w:r>
      <w:r w:rsidR="00C968D4">
        <w:fldChar w:fldCharType="separate"/>
      </w:r>
      <w:r w:rsidR="00C968D4" w:rsidRPr="00C968D4">
        <w:rPr>
          <w:noProof/>
        </w:rPr>
        <w:t>[14]</w:t>
      </w:r>
      <w:r w:rsidR="00C968D4">
        <w:fldChar w:fldCharType="end"/>
      </w:r>
      <w:r w:rsidR="00C968D4">
        <w:t xml:space="preserve">, applications are </w:t>
      </w:r>
      <w:r w:rsidR="00C968D4" w:rsidRPr="00C968D4">
        <w:t>the idiomatic way to package software in Erlang/OTP</w:t>
      </w:r>
      <w:r w:rsidR="00B27065">
        <w:t>,</w:t>
      </w:r>
      <w:r w:rsidR="00C968D4">
        <w:t xml:space="preserve"> </w:t>
      </w:r>
      <w:r w:rsidR="00B27065">
        <w:t>with them having</w:t>
      </w:r>
      <w:r w:rsidR="00C968D4">
        <w:t xml:space="preserve"> similar behavior to libraries observed in other languages.</w:t>
      </w:r>
      <w:r w:rsidR="00DA16B2">
        <w:t xml:space="preserve"> OTP stands for ‘Open Telecommunication Platform’ which dates to the telecommunication origins of Erlang and the set of applications to run on these telecoms systems. In this case, the application is build using OTP design principles, defining the structure of modules and processes.</w:t>
      </w:r>
    </w:p>
    <w:p w:rsidR="00CB74F5" w:rsidRDefault="00CB74F5" w:rsidP="003830AC"/>
    <w:p w:rsidR="00681A59" w:rsidRDefault="00C12D8B" w:rsidP="003830AC">
      <w:r>
        <w:rPr>
          <w:noProof/>
        </w:rPr>
        <mc:AlternateContent>
          <mc:Choice Requires="wpg">
            <w:drawing>
              <wp:anchor distT="0" distB="0" distL="114300" distR="114300" simplePos="0" relativeHeight="251689984" behindDoc="0" locked="0" layoutInCell="1" allowOverlap="1">
                <wp:simplePos x="0" y="0"/>
                <wp:positionH relativeFrom="margin">
                  <wp:posOffset>-8194</wp:posOffset>
                </wp:positionH>
                <wp:positionV relativeFrom="paragraph">
                  <wp:posOffset>1062870</wp:posOffset>
                </wp:positionV>
                <wp:extent cx="4683868" cy="2768600"/>
                <wp:effectExtent l="0" t="0" r="2540" b="0"/>
                <wp:wrapTopAndBottom/>
                <wp:docPr id="51" name="Group 51"/>
                <wp:cNvGraphicFramePr/>
                <a:graphic xmlns:a="http://schemas.openxmlformats.org/drawingml/2006/main">
                  <a:graphicData uri="http://schemas.microsoft.com/office/word/2010/wordprocessingGroup">
                    <wpg:wgp>
                      <wpg:cNvGrpSpPr/>
                      <wpg:grpSpPr>
                        <a:xfrm>
                          <a:off x="0" y="0"/>
                          <a:ext cx="4683868" cy="2768600"/>
                          <a:chOff x="-17252" y="0"/>
                          <a:chExt cx="4683868" cy="2768600"/>
                        </a:xfrm>
                      </wpg:grpSpPr>
                      <pic:pic xmlns:pic="http://schemas.openxmlformats.org/drawingml/2006/picture">
                        <pic:nvPicPr>
                          <pic:cNvPr id="49" name="Picture 49" descr="A picture containing clock&#10;&#10;Description automatically generated"/>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992037" y="0"/>
                            <a:ext cx="2674620" cy="2311400"/>
                          </a:xfrm>
                          <a:prstGeom prst="rect">
                            <a:avLst/>
                          </a:prstGeom>
                        </pic:spPr>
                      </pic:pic>
                      <wps:wsp>
                        <wps:cNvPr id="50" name="Text Box 50"/>
                        <wps:cNvSpPr txBox="1"/>
                        <wps:spPr>
                          <a:xfrm>
                            <a:off x="-17252" y="2286000"/>
                            <a:ext cx="4683868" cy="482600"/>
                          </a:xfrm>
                          <a:prstGeom prst="rect">
                            <a:avLst/>
                          </a:prstGeom>
                          <a:solidFill>
                            <a:prstClr val="white"/>
                          </a:solidFill>
                          <a:ln>
                            <a:noFill/>
                          </a:ln>
                        </wps:spPr>
                        <wps:txbx>
                          <w:txbxContent>
                            <w:p w:rsidR="002D242A" w:rsidRPr="00154D1B" w:rsidRDefault="002D242A"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12</w:t>
                              </w:r>
                              <w:r>
                                <w:fldChar w:fldCharType="end"/>
                              </w:r>
                              <w:r>
                                <w:t>: A supervision tree with squares as supervisors and children as cir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51" o:spid="_x0000_s1075" style="position:absolute;margin-left:-.65pt;margin-top:83.7pt;width:368.8pt;height:218pt;z-index:251689984;mso-position-horizontal-relative:margin;mso-width-relative:margin" coordorigin="-172" coordsize="46838,27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">
                <v:shape id="Picture 49" o:spid="_x0000_s1076" type="#_x0000_t75" alt="A picture containing clock&#10;&#10;Description automatically generated" style="position:absolute;left:9920;width:26746;height:23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">
                  <v:imagedata r:id="rId31" o:title="A picture containing clock&#10;&#10;Description automatically generated"/>
                </v:shape>
                <v:shape id="Text Box 50" o:spid="_x0000_s1077" type="#_x0000_t202" style="position:absolute;left:-172;top:22860;width:46838;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rsidR="002D242A" w:rsidRPr="00154D1B" w:rsidRDefault="002D242A"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12</w:t>
                        </w:r>
                        <w:r>
                          <w:fldChar w:fldCharType="end"/>
                        </w:r>
                        <w:r>
                          <w:t>: A supervision tree with squares as supervisors and children as circles</w:t>
                        </w:r>
                      </w:p>
                    </w:txbxContent>
                  </v:textbox>
                </v:shape>
                <w10:wrap type="topAndBottom" anchorx="margin"/>
              </v:group>
            </w:pict>
          </mc:Fallback>
        </mc:AlternateContent>
      </w:r>
      <w:r w:rsidR="00CB74F5">
        <w:t xml:space="preserve">The first aspect of OTP applications is the supervision tree which is a process structuring model split into supervisors and children or workers. To implement a process e.g. a supervisor, a user simply implements the callback functions for that process </w:t>
      </w:r>
      <w:r w:rsidR="00CB74F5">
        <w:fldChar w:fldCharType="begin" w:fldLock="1"/>
      </w:r>
      <w:r w:rsidR="000D4AC7">
        <w:instrText>ADDIN CSL_CITATION {"citationItems":[{"id":"ITEM-1","itemData":{"URL":"https://erlang.org/doc/design_principles/des_princ.html#applications","accessed":{"date-parts":[["2020","8","14"]]},"author":[{"dropping-particle":"","family":"Erlang","given":"","non-dropping-particle":"","parse-names":false,"suffix":""}],"id":"ITEM-1","issued":{"date-parts":[["0"]]},"title":"OTP Design Principles - Erlang","type":"webpage"},"uris":["http://www.mendeley.com/documents/?uuid=ab32bd53-3783-4be3-b7ac-c28e62f445de"]}],"mendeley":{"formattedCitation":"[15]","plainTextFormattedCitation":"[15]","previouslyFormattedCitation":"[15]"},"properties":{"noteIndex":0},"schema":"https://github.com/citation-style-language/schema/raw/master/csl-citation.json"}</w:instrText>
      </w:r>
      <w:r w:rsidR="00CB74F5">
        <w:fldChar w:fldCharType="separate"/>
      </w:r>
      <w:r w:rsidR="00CB74F5" w:rsidRPr="00CB74F5">
        <w:rPr>
          <w:noProof/>
        </w:rPr>
        <w:t>[15]</w:t>
      </w:r>
      <w:r w:rsidR="00CB74F5">
        <w:fldChar w:fldCharType="end"/>
      </w:r>
      <w:r w:rsidR="00CB74F5">
        <w:t>.</w:t>
      </w:r>
      <w:r w:rsidR="002A3B79">
        <w:t xml:space="preserve"> These supervised processes also help fulfill Elixir/Erlang’s ‘let it crash’ philosophy while guaranteeing service availability by restarting crashed processes back to their initial ‘good’ state.</w:t>
      </w:r>
    </w:p>
    <w:p w:rsidR="00691851" w:rsidRDefault="00681A59">
      <w:r>
        <w:t xml:space="preserve">In </w:t>
      </w:r>
      <w:r w:rsidR="00D91B6C">
        <w:t>my</w:t>
      </w:r>
      <w:r>
        <w:t xml:space="preserve"> implementation, the entry point layer </w:t>
      </w:r>
      <w:r w:rsidR="007603AC">
        <w:t>is</w:t>
      </w:r>
      <w:r>
        <w:t xml:space="preserve"> started as a child under a system process in the Beam VM supervision tree with other modules such as chord nodes, storage management and communication layers running as supervised child </w:t>
      </w:r>
      <w:r>
        <w:lastRenderedPageBreak/>
        <w:t xml:space="preserve">processes under the Chord supervisor. In the following sub-sections, we shall look at </w:t>
      </w:r>
      <w:r w:rsidR="008A1E98">
        <w:t>those layers in more detail while showing how they implement some of those callbacks from OTP modules.</w:t>
      </w:r>
    </w:p>
    <w:p w:rsidR="00047DAF" w:rsidRDefault="00047DAF">
      <w:r>
        <w:rPr>
          <w:noProof/>
        </w:rPr>
        <mc:AlternateContent>
          <mc:Choice Requires="wpg">
            <w:drawing>
              <wp:anchor distT="0" distB="0" distL="114300" distR="114300" simplePos="0" relativeHeight="251738112" behindDoc="0" locked="0" layoutInCell="1" allowOverlap="1">
                <wp:simplePos x="0" y="0"/>
                <wp:positionH relativeFrom="margin">
                  <wp:align>center</wp:align>
                </wp:positionH>
                <wp:positionV relativeFrom="paragraph">
                  <wp:posOffset>263</wp:posOffset>
                </wp:positionV>
                <wp:extent cx="5572413" cy="3103245"/>
                <wp:effectExtent l="0" t="0" r="28575" b="1905"/>
                <wp:wrapTopAndBottom/>
                <wp:docPr id="87" name="Group 87"/>
                <wp:cNvGraphicFramePr/>
                <a:graphic xmlns:a="http://schemas.openxmlformats.org/drawingml/2006/main">
                  <a:graphicData uri="http://schemas.microsoft.com/office/word/2010/wordprocessingGroup">
                    <wpg:wgp>
                      <wpg:cNvGrpSpPr/>
                      <wpg:grpSpPr>
                        <a:xfrm>
                          <a:off x="0" y="0"/>
                          <a:ext cx="5572413" cy="3103245"/>
                          <a:chOff x="0" y="0"/>
                          <a:chExt cx="5572413" cy="3103245"/>
                        </a:xfrm>
                      </wpg:grpSpPr>
                      <wpg:grpSp>
                        <wpg:cNvPr id="84" name="Group 84"/>
                        <wpg:cNvGrpSpPr/>
                        <wpg:grpSpPr>
                          <a:xfrm>
                            <a:off x="0" y="0"/>
                            <a:ext cx="5572413" cy="2760453"/>
                            <a:chOff x="0" y="0"/>
                            <a:chExt cx="5572413" cy="2760453"/>
                          </a:xfrm>
                        </wpg:grpSpPr>
                        <wps:wsp>
                          <wps:cNvPr id="70" name="Rectangle: Rounded Corners 70"/>
                          <wps:cNvSpPr/>
                          <wps:spPr>
                            <a:xfrm>
                              <a:off x="2225615" y="319178"/>
                              <a:ext cx="1388853" cy="69011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242A" w:rsidRDefault="002D242A" w:rsidP="00691851">
                                <w:pPr>
                                  <w:jc w:val="center"/>
                                </w:pPr>
                                <w:r>
                                  <w:t>Chord Supervi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2881222" y="1621766"/>
                              <a:ext cx="1112808" cy="983411"/>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242A" w:rsidRDefault="002D242A" w:rsidP="00691851">
                                <w:pPr>
                                  <w:jc w:val="center"/>
                                </w:pPr>
                                <w:r>
                                  <w:t>Communication Lay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Oval 76"/>
                          <wps:cNvSpPr/>
                          <wps:spPr>
                            <a:xfrm>
                              <a:off x="4339086" y="1690778"/>
                              <a:ext cx="922739" cy="81950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242A" w:rsidRDefault="002D242A" w:rsidP="00691851">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Oval 77"/>
                          <wps:cNvSpPr/>
                          <wps:spPr>
                            <a:xfrm>
                              <a:off x="1578634" y="1699404"/>
                              <a:ext cx="922739" cy="81950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242A" w:rsidRDefault="002D242A" w:rsidP="00691851">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Oval 78"/>
                          <wps:cNvSpPr/>
                          <wps:spPr>
                            <a:xfrm>
                              <a:off x="120769" y="1664898"/>
                              <a:ext cx="957532" cy="83676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242A" w:rsidRDefault="002D242A" w:rsidP="00691851">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ctangle: Single Corner Snipped 79"/>
                          <wps:cNvSpPr/>
                          <wps:spPr>
                            <a:xfrm>
                              <a:off x="0" y="0"/>
                              <a:ext cx="5572413" cy="2760453"/>
                            </a:xfrm>
                            <a:prstGeom prst="snip1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Straight Connector 80"/>
                          <wps:cNvCnPr/>
                          <wps:spPr>
                            <a:xfrm flipH="1">
                              <a:off x="966158" y="957532"/>
                              <a:ext cx="1276710" cy="85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1" name="Straight Connector 81"/>
                          <wps:cNvCnPr/>
                          <wps:spPr>
                            <a:xfrm flipH="1">
                              <a:off x="2165230" y="1009291"/>
                              <a:ext cx="310551" cy="71649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2" name="Straight Connector 82"/>
                          <wps:cNvCnPr/>
                          <wps:spPr>
                            <a:xfrm>
                              <a:off x="3157268" y="1009291"/>
                              <a:ext cx="198407" cy="63023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3" name="Straight Connector 83"/>
                          <wps:cNvCnPr/>
                          <wps:spPr>
                            <a:xfrm>
                              <a:off x="3562709" y="966159"/>
                              <a:ext cx="966159" cy="810883"/>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85" name="Text Box 85"/>
                        <wps:cNvSpPr txBox="1"/>
                        <wps:spPr>
                          <a:xfrm>
                            <a:off x="0" y="2785745"/>
                            <a:ext cx="5572125" cy="317500"/>
                          </a:xfrm>
                          <a:prstGeom prst="rect">
                            <a:avLst/>
                          </a:prstGeom>
                          <a:solidFill>
                            <a:prstClr val="white"/>
                          </a:solidFill>
                          <a:ln>
                            <a:noFill/>
                          </a:ln>
                        </wps:spPr>
                        <wps:txbx>
                          <w:txbxContent>
                            <w:p w:rsidR="002D242A" w:rsidRPr="009011CC" w:rsidRDefault="002D242A" w:rsidP="00047DAF">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13</w:t>
                              </w:r>
                              <w:r>
                                <w:fldChar w:fldCharType="end"/>
                              </w:r>
                              <w:r>
                                <w:t>: The project's process supervision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7" o:spid="_x0000_s1078" style="position:absolute;margin-left:0;margin-top:0;width:438.75pt;height:244.35pt;z-index:251738112;mso-position-horizontal:center;mso-position-horizontal-relative:margin" coordsize="55724,31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">
                <v:group id="Group 84" o:spid="_x0000_s1079" style="position:absolute;width:55724;height:27604" coordsize="55724,27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oundrect id="Rectangle: Rounded Corners 70" o:spid="_x0000_s1080" style="position:absolute;left:22256;top:3191;width:13888;height:69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" fillcolor="#4472c4 [3204]" strokecolor="#1f3763 [1604]" strokeweight="1pt">
                    <v:stroke joinstyle="miter"/>
                    <v:textbox>
                      <w:txbxContent>
                        <w:p w:rsidR="002D242A" w:rsidRDefault="002D242A" w:rsidP="00691851">
                          <w:pPr>
                            <w:jc w:val="center"/>
                          </w:pPr>
                          <w:r>
                            <w:t>Chord Supervisor</w:t>
                          </w:r>
                        </w:p>
                      </w:txbxContent>
                    </v:textbox>
                  </v:roundrect>
                  <v:oval id="Oval 75" o:spid="_x0000_s1081" style="position:absolute;left:28812;top:16217;width:11128;height:98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" fillcolor="#4472c4 [3204]" strokecolor="#1f3763 [1604]" strokeweight="1pt">
                    <v:stroke joinstyle="miter"/>
                    <v:textbox>
                      <w:txbxContent>
                        <w:p w:rsidR="002D242A" w:rsidRDefault="002D242A" w:rsidP="00691851">
                          <w:pPr>
                            <w:jc w:val="center"/>
                          </w:pPr>
                          <w:r>
                            <w:t>Communication Layer</w:t>
                          </w:r>
                        </w:p>
                      </w:txbxContent>
                    </v:textbox>
                  </v:oval>
                  <v:oval id="Oval 76" o:spid="_x0000_s1082" style="position:absolute;left:43390;top:16907;width:9228;height:8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" fillcolor="#4472c4 [3204]" strokecolor="#1f3763 [1604]" strokeweight="1pt">
                    <v:stroke joinstyle="miter"/>
                    <v:textbox>
                      <w:txbxContent>
                        <w:p w:rsidR="002D242A" w:rsidRDefault="002D242A" w:rsidP="00691851">
                          <w:pPr>
                            <w:jc w:val="center"/>
                          </w:pPr>
                          <w:r>
                            <w:t>Virtual Node</w:t>
                          </w:r>
                        </w:p>
                      </w:txbxContent>
                    </v:textbox>
                  </v:oval>
                  <v:oval id="Oval 77" o:spid="_x0000_s1083" style="position:absolute;left:15786;top:16994;width:9227;height:8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" fillcolor="#4472c4 [3204]" strokecolor="#1f3763 [1604]" strokeweight="1pt">
                    <v:stroke joinstyle="miter"/>
                    <v:textbox>
                      <w:txbxContent>
                        <w:p w:rsidR="002D242A" w:rsidRDefault="002D242A" w:rsidP="00691851">
                          <w:pPr>
                            <w:jc w:val="center"/>
                          </w:pPr>
                          <w:r>
                            <w:t>Virtual Node</w:t>
                          </w:r>
                        </w:p>
                      </w:txbxContent>
                    </v:textbox>
                  </v:oval>
                  <v:oval id="Oval 78" o:spid="_x0000_s1084" style="position:absolute;left:1207;top:16648;width:9576;height:83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" fillcolor="#4472c4 [3204]" strokecolor="#1f3763 [1604]" strokeweight="1pt">
                    <v:stroke joinstyle="miter"/>
                    <v:textbox>
                      <w:txbxContent>
                        <w:p w:rsidR="002D242A" w:rsidRDefault="002D242A" w:rsidP="00691851">
                          <w:pPr>
                            <w:jc w:val="center"/>
                          </w:pPr>
                          <w:r>
                            <w:t>Physical Node</w:t>
                          </w:r>
                        </w:p>
                      </w:txbxContent>
                    </v:textbox>
                  </v:oval>
                  <v:shape id="Rectangle: Single Corner Snipped 79" o:spid="_x0000_s1085" style="position:absolute;width:55724;height:27604;visibility:visible;mso-wrap-style:square;v-text-anchor:middle" coordsize="5572413,2760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" path="m,l5112328,r460085,460085l5572413,2760453,,2760453,,xe" filled="f" strokecolor="#1f3763 [1604]" strokeweight="1pt">
                    <v:stroke joinstyle="miter"/>
                    <v:path arrowok="t" o:connecttype="custom" o:connectlocs="0,0;5112328,0;5572413,460085;5572413,2760453;0,2760453;0,0" o:connectangles="0,0,0,0,0,0"/>
                  </v:shape>
                  <v:line id="Straight Connector 80" o:spid="_x0000_s1086" style="position:absolute;flip:x;visibility:visible;mso-wrap-style:square" from="9661,9575" to="22428,18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" strokecolor="#4472c4 [3204]" strokeweight=".5pt">
                    <v:stroke joinstyle="miter"/>
                  </v:line>
                  <v:line id="Straight Connector 81" o:spid="_x0000_s1087" style="position:absolute;flip:x;visibility:visible;mso-wrap-style:square" from="21652,10092" to="24757,17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" strokecolor="#4472c4 [3204]" strokeweight=".5pt">
                    <v:stroke joinstyle="miter"/>
                  </v:line>
                  <v:line id="Straight Connector 82" o:spid="_x0000_s1088" style="position:absolute;visibility:visible;mso-wrap-style:square" from="31572,10092" to="33556,163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" strokecolor="#4472c4 [3204]" strokeweight=".5pt">
                    <v:stroke joinstyle="miter"/>
                  </v:line>
                  <v:line id="Straight Connector 83" o:spid="_x0000_s1089" style="position:absolute;visibility:visible;mso-wrap-style:square" from="35627,9661" to="45288,17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" strokecolor="#4472c4 [3204]" strokeweight=".5pt">
                    <v:stroke joinstyle="miter"/>
                  </v:line>
                </v:group>
                <v:shape id="Text Box 85" o:spid="_x0000_s1090" type="#_x0000_t202" style="position:absolute;top:27857;width:5572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rsidR="002D242A" w:rsidRPr="009011CC" w:rsidRDefault="002D242A" w:rsidP="00047DAF">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13</w:t>
                        </w:r>
                        <w:r>
                          <w:fldChar w:fldCharType="end"/>
                        </w:r>
                        <w:r>
                          <w:t>: The project's process supervision structure</w:t>
                        </w:r>
                      </w:p>
                    </w:txbxContent>
                  </v:textbox>
                </v:shape>
                <w10:wrap type="topAndBottom" anchorx="margin"/>
              </v:group>
            </w:pict>
          </mc:Fallback>
        </mc:AlternateContent>
      </w:r>
    </w:p>
    <w:p w:rsidR="00877011" w:rsidRDefault="00047DAF">
      <w:r>
        <w:t>Figure 13 is an adaptation of figure 12 in context to this project’s supervisor tree with both the Chord supervisor and child processes failing under the Chord Application</w:t>
      </w:r>
      <w:r w:rsidR="00C93445">
        <w:t xml:space="preserve">. </w:t>
      </w:r>
      <w:r w:rsidR="006458AB">
        <w:t xml:space="preserve">The physical and virtual nodes </w:t>
      </w:r>
      <w:r w:rsidR="00FD0060">
        <w:t>are identical in implementation</w:t>
      </w:r>
      <w:r w:rsidR="006458AB">
        <w:t xml:space="preserve"> however,</w:t>
      </w:r>
      <w:r w:rsidR="00C93445">
        <w:t xml:space="preserve"> when we talk about the physical node,</w:t>
      </w:r>
      <w:r w:rsidR="006458AB">
        <w:t xml:space="preserve"> </w:t>
      </w:r>
      <w:r w:rsidR="00C93445">
        <w:t>we refer to the node process that the entry point layer communicates with to fulfill a user’s lookup request</w:t>
      </w:r>
      <w:r w:rsidR="006458AB">
        <w:t>.</w:t>
      </w:r>
      <w:r w:rsidR="006458AB" w:rsidRPr="006458AB">
        <w:t xml:space="preserve"> </w:t>
      </w:r>
      <w:r w:rsidR="00D474A1">
        <w:t>The entry layer will keep a reference to the physical node process (either its process ID or the node ID).</w:t>
      </w:r>
      <w:r w:rsidR="00877011">
        <w:br w:type="page"/>
      </w:r>
    </w:p>
    <w:p w:rsidR="00681A59" w:rsidRDefault="00877011" w:rsidP="00877011">
      <w:pPr>
        <w:pStyle w:val="Heading2"/>
        <w:numPr>
          <w:ilvl w:val="0"/>
          <w:numId w:val="0"/>
        </w:numPr>
        <w:ind w:left="216"/>
      </w:pPr>
      <w:bookmarkStart w:id="22" w:name="_Toc48667829"/>
      <w:r>
        <w:lastRenderedPageBreak/>
        <w:t>5.2 Node</w:t>
      </w:r>
      <w:r w:rsidR="001658C2">
        <w:t xml:space="preserve"> Logic</w:t>
      </w:r>
      <w:bookmarkEnd w:id="22"/>
    </w:p>
    <w:p w:rsidR="009D6DCC" w:rsidRPr="009D6DCC" w:rsidRDefault="009D6DCC" w:rsidP="009D6DCC">
      <w:r>
        <w:t xml:space="preserve">This sub-section </w:t>
      </w:r>
      <w:r w:rsidR="00963020">
        <w:t xml:space="preserve">discusses how </w:t>
      </w:r>
      <w:r>
        <w:t xml:space="preserve">the Chord node </w:t>
      </w:r>
      <w:r w:rsidR="00963020">
        <w:t>logic has been implemented in Elixir. From data representations such as node &lt;id, address&gt; pairs to how a node process maintains state.</w:t>
      </w:r>
    </w:p>
    <w:p w:rsidR="001658C2" w:rsidRDefault="0094468B" w:rsidP="0094468B">
      <w:pPr>
        <w:pStyle w:val="Heading3"/>
        <w:numPr>
          <w:ilvl w:val="0"/>
          <w:numId w:val="0"/>
        </w:numPr>
        <w:ind w:left="360"/>
      </w:pPr>
      <w:bookmarkStart w:id="23" w:name="_Toc48667830"/>
      <w:r>
        <w:t>5.2.1 OTP design implementation</w:t>
      </w:r>
      <w:bookmarkEnd w:id="23"/>
    </w:p>
    <w:p w:rsidR="0094468B" w:rsidRDefault="0094468B" w:rsidP="0094468B">
      <w:r>
        <w:t xml:space="preserve">Method implementations for the node pseudocode in the Chord paper </w:t>
      </w:r>
      <w:r w:rsidR="00763FA2">
        <w:t>were</w:t>
      </w:r>
      <w:r>
        <w:t xml:space="preserve"> placed in </w:t>
      </w:r>
      <w:r w:rsidR="00763FA2">
        <w:t>their</w:t>
      </w:r>
      <w:r>
        <w:t xml:space="preserve"> own module ‘ChordNode.ex’. This module inherited functionality from </w:t>
      </w:r>
      <w:r w:rsidR="000D4AC7">
        <w:t>another behavior module called GenServer (Generic Server): an Elixir process that can be used to keep state</w:t>
      </w:r>
      <w:r w:rsidR="00C56494">
        <w:t>,</w:t>
      </w:r>
      <w:r w:rsidR="000D4AC7">
        <w:t xml:space="preserve"> execute code either synchronously or asynchronously through a set of interface functions</w:t>
      </w:r>
      <w:r w:rsidR="00C56494">
        <w:t xml:space="preserve"> and support for being run under a supervision tree</w:t>
      </w:r>
      <w:r w:rsidR="000D4AC7">
        <w:t xml:space="preserve"> </w:t>
      </w:r>
      <w:r w:rsidR="000D4AC7">
        <w:fldChar w:fldCharType="begin" w:fldLock="1"/>
      </w:r>
      <w:r w:rsidR="00263D3D">
        <w:instrText>ADDIN CSL_CITATION {"citationItems":[{"id":"ITEM-1","itemData":{"URL":"https://hexdocs.pm/elixir/1.10.4/GenServer.html","accessed":{"date-parts":[["2020","8","14"]]},"author":[{"dropping-particle":"","family":"Elixir","given":"","non-dropping-particle":"","parse-names":false,"suffix":""}],"id":"ITEM-1","issued":{"date-parts":[["0"]]},"title":"GenServer - Elixir v1.10.4","type":"webpage"},"uris":["http://www.mendeley.com/documents/?uuid=0a83f7e0-1126-4e6a-afef-65ad3d896603"]}],"mendeley":{"formattedCitation":"[16]","plainTextFormattedCitation":"[16]","previouslyFormattedCitation":"[16]"},"properties":{"noteIndex":0},"schema":"https://github.com/citation-style-language/schema/raw/master/csl-citation.json"}</w:instrText>
      </w:r>
      <w:r w:rsidR="000D4AC7">
        <w:fldChar w:fldCharType="separate"/>
      </w:r>
      <w:r w:rsidR="000D4AC7" w:rsidRPr="000D4AC7">
        <w:rPr>
          <w:noProof/>
        </w:rPr>
        <w:t>[16]</w:t>
      </w:r>
      <w:r w:rsidR="000D4AC7">
        <w:fldChar w:fldCharType="end"/>
      </w:r>
      <w:r w:rsidR="000D4AC7">
        <w:t>.</w:t>
      </w:r>
      <w:r w:rsidR="008919F3">
        <w:t xml:space="preserve"> ChordNode implements functions such as </w:t>
      </w:r>
      <w:r w:rsidR="008919F3">
        <w:rPr>
          <w:i/>
          <w:iCs/>
        </w:rPr>
        <w:t>init</w:t>
      </w:r>
      <w:r w:rsidR="008919F3">
        <w:t xml:space="preserve"> and </w:t>
      </w:r>
      <w:r w:rsidR="008919F3">
        <w:rPr>
          <w:i/>
          <w:iCs/>
        </w:rPr>
        <w:t xml:space="preserve">terminate </w:t>
      </w:r>
      <w:r w:rsidR="008919F3">
        <w:t xml:space="preserve">to add custom start and cleanup logic. The </w:t>
      </w:r>
      <w:r w:rsidR="008919F3">
        <w:rPr>
          <w:i/>
          <w:iCs/>
        </w:rPr>
        <w:t xml:space="preserve">handle_call </w:t>
      </w:r>
      <w:r w:rsidR="008919F3">
        <w:t xml:space="preserve">callback synchronously handles messages passed to the GenServer process via the </w:t>
      </w:r>
      <w:r w:rsidR="008919F3">
        <w:rPr>
          <w:i/>
          <w:iCs/>
        </w:rPr>
        <w:t>GenServer.call</w:t>
      </w:r>
      <w:r w:rsidR="008919F3">
        <w:t xml:space="preserve"> method invoked elsewhere in the application. Multiple </w:t>
      </w:r>
      <w:r w:rsidR="008919F3">
        <w:rPr>
          <w:i/>
          <w:iCs/>
        </w:rPr>
        <w:t>handle_call</w:t>
      </w:r>
      <w:r w:rsidR="008919F3">
        <w:t xml:space="preserve"> implementations can be created to handle different functions through Elixir’s function pattern matching against the input argument signature.</w:t>
      </w:r>
    </w:p>
    <w:p w:rsidR="0032147A" w:rsidRDefault="0032147A" w:rsidP="0032147A">
      <w:pPr>
        <w:pStyle w:val="Heading3"/>
        <w:numPr>
          <w:ilvl w:val="0"/>
          <w:numId w:val="0"/>
        </w:numPr>
        <w:ind w:left="360"/>
      </w:pPr>
      <w:bookmarkStart w:id="24" w:name="_Toc48667831"/>
      <w:r>
        <w:t>5.2.2 Node State</w:t>
      </w:r>
      <w:bookmarkEnd w:id="24"/>
    </w:p>
    <w:p w:rsidR="00747450" w:rsidRDefault="0032147A" w:rsidP="0032147A">
      <w:r>
        <w:t xml:space="preserve">As mentioned previously, GenServer processes store state while running which is advantageous for the case of a Chord node. This state is passed as input to every function callback and is returned as part of the callback’s output. Node state in this implementation is formatted as a custom struct called </w:t>
      </w:r>
      <w:r>
        <w:rPr>
          <w:i/>
          <w:iCs/>
        </w:rPr>
        <w:t>NodeState</w:t>
      </w:r>
      <w:r w:rsidR="00BB17CD">
        <w:t xml:space="preserve">, which </w:t>
      </w:r>
      <w:r w:rsidR="000F4DE0">
        <w:t>start</w:t>
      </w:r>
      <w:r w:rsidR="00BB17CD">
        <w:t>s</w:t>
      </w:r>
      <w:r w:rsidR="000F4DE0">
        <w:t xml:space="preserve"> with</w:t>
      </w:r>
      <w:r w:rsidR="00BB17CD">
        <w:t xml:space="preserve"> </w:t>
      </w:r>
      <w:r w:rsidR="000F4DE0">
        <w:t xml:space="preserve">default values </w:t>
      </w:r>
      <w:r w:rsidR="00BB17CD">
        <w:t>that</w:t>
      </w:r>
      <w:r w:rsidR="000F4DE0">
        <w:t xml:space="preserve"> can be overridden during the </w:t>
      </w:r>
      <w:r w:rsidR="000F4DE0">
        <w:rPr>
          <w:i/>
          <w:iCs/>
        </w:rPr>
        <w:t>init</w:t>
      </w:r>
      <w:r w:rsidR="000F4DE0">
        <w:t xml:space="preserve"> function </w:t>
      </w:r>
      <w:r w:rsidR="00BB17CD">
        <w:t>of</w:t>
      </w:r>
      <w:r w:rsidR="000F4DE0">
        <w:t xml:space="preserve"> the ChordNode module</w:t>
      </w:r>
      <w:r w:rsidR="00BB17CD">
        <w:t>.</w:t>
      </w:r>
    </w:p>
    <w:p w:rsidR="00747450" w:rsidRDefault="00747450" w:rsidP="0032147A"/>
    <w:p w:rsidR="0032147A" w:rsidRDefault="00747450" w:rsidP="0032147A">
      <w:r>
        <w:t>The NodeState struct contains the following fields:</w:t>
      </w:r>
    </w:p>
    <w:p w:rsidR="00747450" w:rsidRDefault="00747450" w:rsidP="00747450">
      <w:pPr>
        <w:pStyle w:val="ListParagraph"/>
        <w:numPr>
          <w:ilvl w:val="0"/>
          <w:numId w:val="14"/>
        </w:numPr>
      </w:pPr>
      <w:r w:rsidRPr="00971D2C">
        <w:rPr>
          <w:u w:val="single"/>
        </w:rPr>
        <w:t>Node</w:t>
      </w:r>
      <w:r>
        <w:t>: An entry containing the node’s own &lt;ID, Address&gt; pair.</w:t>
      </w:r>
    </w:p>
    <w:p w:rsidR="00747450" w:rsidRDefault="00747450" w:rsidP="00747450">
      <w:pPr>
        <w:pStyle w:val="ListParagraph"/>
        <w:numPr>
          <w:ilvl w:val="0"/>
          <w:numId w:val="14"/>
        </w:numPr>
      </w:pPr>
      <w:r w:rsidRPr="00971D2C">
        <w:rPr>
          <w:u w:val="single"/>
        </w:rPr>
        <w:t>Predecessor</w:t>
      </w:r>
      <w:r>
        <w:t xml:space="preserve">: </w:t>
      </w:r>
      <w:r w:rsidR="00971D2C">
        <w:t>Information about the node’s predecessor (closest anti-clockwise node)</w:t>
      </w:r>
    </w:p>
    <w:p w:rsidR="00971D2C" w:rsidRDefault="00971D2C" w:rsidP="00747450">
      <w:pPr>
        <w:pStyle w:val="ListParagraph"/>
        <w:numPr>
          <w:ilvl w:val="0"/>
          <w:numId w:val="14"/>
        </w:numPr>
      </w:pPr>
      <w:r>
        <w:rPr>
          <w:u w:val="single"/>
        </w:rPr>
        <w:t>Finger</w:t>
      </w:r>
      <w:r>
        <w:t xml:space="preserve">: Contains a map object with each key </w:t>
      </w:r>
      <w:r>
        <w:rPr>
          <w:i/>
          <w:iCs/>
        </w:rPr>
        <w:t xml:space="preserve">i </w:t>
      </w:r>
      <w:r>
        <w:t>representing a node with an ID 2</w:t>
      </w:r>
      <w:r>
        <w:rPr>
          <w:vertAlign w:val="superscript"/>
        </w:rPr>
        <w:t>i-1</w:t>
      </w:r>
      <w:r>
        <w:t xml:space="preserve"> greater than the current node.</w:t>
      </w:r>
    </w:p>
    <w:p w:rsidR="00756B15" w:rsidRDefault="00756B15" w:rsidP="00747450">
      <w:pPr>
        <w:pStyle w:val="ListParagraph"/>
        <w:numPr>
          <w:ilvl w:val="0"/>
          <w:numId w:val="14"/>
        </w:numPr>
      </w:pPr>
      <w:r>
        <w:rPr>
          <w:u w:val="single"/>
        </w:rPr>
        <w:t>Keys</w:t>
      </w:r>
      <w:r w:rsidRPr="00756B15">
        <w:t>:</w:t>
      </w:r>
      <w:r>
        <w:t xml:space="preserve"> A list of keys the node is responsible for in the network.</w:t>
      </w:r>
    </w:p>
    <w:p w:rsidR="00756B15" w:rsidRDefault="00756B15" w:rsidP="00747450">
      <w:pPr>
        <w:pStyle w:val="ListParagraph"/>
        <w:numPr>
          <w:ilvl w:val="0"/>
          <w:numId w:val="14"/>
        </w:numPr>
      </w:pPr>
      <w:r w:rsidRPr="00756B15">
        <w:rPr>
          <w:u w:val="single"/>
        </w:rPr>
        <w:t>Storage</w:t>
      </w:r>
      <w:r>
        <w:t>_</w:t>
      </w:r>
      <w:r w:rsidRPr="00756B15">
        <w:rPr>
          <w:u w:val="single"/>
        </w:rPr>
        <w:t>ref</w:t>
      </w:r>
      <w:r>
        <w:t>: The node logic in this project is also handling data storage and is using an Elixir ETS table to do so. A reference to the node’s table is stored in this field.</w:t>
      </w:r>
    </w:p>
    <w:p w:rsidR="00756B15" w:rsidRDefault="00756B15" w:rsidP="00747450">
      <w:pPr>
        <w:pStyle w:val="ListParagraph"/>
        <w:numPr>
          <w:ilvl w:val="0"/>
          <w:numId w:val="14"/>
        </w:numPr>
      </w:pPr>
      <w:r>
        <w:rPr>
          <w:u w:val="single"/>
        </w:rPr>
        <w:t xml:space="preserve">Stabilization_interval:  </w:t>
      </w:r>
      <w:r>
        <w:t xml:space="preserve">The interval a node waits to run the </w:t>
      </w:r>
      <w:r>
        <w:rPr>
          <w:i/>
          <w:iCs/>
        </w:rPr>
        <w:t>stabilize()</w:t>
      </w:r>
      <w:r>
        <w:t xml:space="preserve"> function.</w:t>
      </w:r>
    </w:p>
    <w:p w:rsidR="00756B15" w:rsidRDefault="00756B15" w:rsidP="00747450">
      <w:pPr>
        <w:pStyle w:val="ListParagraph"/>
        <w:numPr>
          <w:ilvl w:val="0"/>
          <w:numId w:val="14"/>
        </w:numPr>
      </w:pPr>
      <w:r>
        <w:rPr>
          <w:u w:val="single"/>
        </w:rPr>
        <w:t>Finger_fix_interval:</w:t>
      </w:r>
      <w:r>
        <w:t xml:space="preserve"> The interval a node waits to run the </w:t>
      </w:r>
      <w:r>
        <w:rPr>
          <w:i/>
          <w:iCs/>
        </w:rPr>
        <w:t>fix_fingers()</w:t>
      </w:r>
      <w:r>
        <w:t xml:space="preserve"> function.</w:t>
      </w:r>
    </w:p>
    <w:p w:rsidR="00756B15" w:rsidRDefault="00756B15" w:rsidP="00747450">
      <w:pPr>
        <w:pStyle w:val="ListParagraph"/>
        <w:numPr>
          <w:ilvl w:val="0"/>
          <w:numId w:val="14"/>
        </w:numPr>
      </w:pPr>
      <w:r>
        <w:rPr>
          <w:u w:val="single"/>
        </w:rPr>
        <w:t>Predecessor_check_interval:</w:t>
      </w:r>
      <w:r>
        <w:t xml:space="preserve"> The interval a node waits to run the </w:t>
      </w:r>
      <w:r>
        <w:rPr>
          <w:i/>
          <w:iCs/>
        </w:rPr>
        <w:t>check_predecessor()</w:t>
      </w:r>
      <w:r>
        <w:t xml:space="preserve"> function.</w:t>
      </w:r>
    </w:p>
    <w:p w:rsidR="00756B15" w:rsidRDefault="00756B15" w:rsidP="00747450">
      <w:pPr>
        <w:pStyle w:val="ListParagraph"/>
        <w:numPr>
          <w:ilvl w:val="0"/>
          <w:numId w:val="14"/>
        </w:numPr>
      </w:pPr>
      <w:r>
        <w:rPr>
          <w:u w:val="single"/>
        </w:rPr>
        <w:t>Next_fix_finger:</w:t>
      </w:r>
      <w:r>
        <w:t xml:space="preserve"> The next entry in the finger table that </w:t>
      </w:r>
      <w:r>
        <w:rPr>
          <w:i/>
          <w:iCs/>
        </w:rPr>
        <w:t>fix_fingers()</w:t>
      </w:r>
      <w:r w:rsidR="002C077E">
        <w:t xml:space="preserve"> is going to maintain.</w:t>
      </w:r>
    </w:p>
    <w:p w:rsidR="00937CFF" w:rsidRDefault="00427690" w:rsidP="009D6DCC">
      <w:pPr>
        <w:pStyle w:val="ListParagraph"/>
        <w:numPr>
          <w:ilvl w:val="0"/>
          <w:numId w:val="14"/>
        </w:numPr>
      </w:pPr>
      <w:r>
        <w:rPr>
          <w:u w:val="single"/>
        </w:rPr>
        <w:lastRenderedPageBreak/>
        <w:t>Bit_size:</w:t>
      </w:r>
      <w:r>
        <w:t xml:space="preserve"> The bit size in use in the network. Used for example in </w:t>
      </w:r>
      <w:r>
        <w:rPr>
          <w:i/>
          <w:iCs/>
        </w:rPr>
        <w:t xml:space="preserve">fix_fingers() </w:t>
      </w:r>
      <w:r>
        <w:t>to start maintaining entries at the start of the identifier circle when it reaches the largest value of the network.</w:t>
      </w:r>
    </w:p>
    <w:p w:rsidR="00B004F2" w:rsidRDefault="00B004F2" w:rsidP="00B004F2">
      <w:pPr>
        <w:pStyle w:val="Heading3"/>
        <w:numPr>
          <w:ilvl w:val="0"/>
          <w:numId w:val="0"/>
        </w:numPr>
        <w:ind w:left="360"/>
      </w:pPr>
      <w:bookmarkStart w:id="25" w:name="_Toc48667832"/>
      <w:r>
        <w:t>5.2.3 Node Object Representation</w:t>
      </w:r>
      <w:bookmarkEnd w:id="25"/>
    </w:p>
    <w:p w:rsidR="00B004F2" w:rsidRPr="00B004F2" w:rsidRDefault="00B004F2" w:rsidP="00B004F2">
      <w:r>
        <w:t xml:space="preserve">As the program </w:t>
      </w:r>
      <w:r w:rsidR="00B94C27">
        <w:t>must</w:t>
      </w:r>
      <w:r>
        <w:t xml:space="preserve"> return the corresponding IP address for a node ID, any node references must be &lt;ID, Address&gt; pairs. This is achieved in the program with a struct called CNode. It was not possible to name the struct ‘node’ as this is a special keyword within the Elixir system</w:t>
      </w:r>
      <w:r w:rsidR="00CC2355">
        <w:t>.</w:t>
      </w:r>
    </w:p>
    <w:p w:rsidR="00937CFF" w:rsidRPr="00937CFF" w:rsidRDefault="00263D3D" w:rsidP="009668B6">
      <w:pPr>
        <w:pStyle w:val="Heading3"/>
        <w:numPr>
          <w:ilvl w:val="0"/>
          <w:numId w:val="0"/>
        </w:numPr>
        <w:ind w:left="360"/>
      </w:pPr>
      <w:bookmarkStart w:id="26" w:name="_Toc48667833"/>
      <w:r>
        <w:t>5.2.</w:t>
      </w:r>
      <w:r w:rsidR="00B004F2">
        <w:t>4</w:t>
      </w:r>
      <w:r>
        <w:t xml:space="preserve"> Synchronous Callback Example</w:t>
      </w:r>
      <w:bookmarkEnd w:id="26"/>
    </w:p>
    <w:p w:rsidR="00937CFF" w:rsidRDefault="00263D3D" w:rsidP="00937CFF">
      <w:r>
        <w:rPr>
          <w:noProof/>
        </w:rPr>
        <mc:AlternateContent>
          <mc:Choice Requires="wpg">
            <w:drawing>
              <wp:anchor distT="0" distB="0" distL="114300" distR="114300" simplePos="0" relativeHeight="251698176" behindDoc="0" locked="0" layoutInCell="1" allowOverlap="1">
                <wp:simplePos x="0" y="0"/>
                <wp:positionH relativeFrom="column">
                  <wp:posOffset>302356</wp:posOffset>
                </wp:positionH>
                <wp:positionV relativeFrom="paragraph">
                  <wp:posOffset>579719</wp:posOffset>
                </wp:positionV>
                <wp:extent cx="4079875" cy="1430308"/>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4079875" cy="1430308"/>
                          <a:chOff x="0" y="0"/>
                          <a:chExt cx="4079875" cy="1430308"/>
                        </a:xfrm>
                      </wpg:grpSpPr>
                      <pic:pic xmlns:pic="http://schemas.openxmlformats.org/drawingml/2006/picture">
                        <pic:nvPicPr>
                          <pic:cNvPr id="55" name="Picture 55" descr="A screen shot of a computer&#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079875" cy="1113790"/>
                          </a:xfrm>
                          <a:prstGeom prst="rect">
                            <a:avLst/>
                          </a:prstGeom>
                        </pic:spPr>
                      </pic:pic>
                      <wps:wsp>
                        <wps:cNvPr id="56" name="Text Box 56"/>
                        <wps:cNvSpPr txBox="1"/>
                        <wps:spPr>
                          <a:xfrm>
                            <a:off x="0" y="1112808"/>
                            <a:ext cx="4079875" cy="317500"/>
                          </a:xfrm>
                          <a:prstGeom prst="rect">
                            <a:avLst/>
                          </a:prstGeom>
                          <a:solidFill>
                            <a:prstClr val="white"/>
                          </a:solidFill>
                          <a:ln>
                            <a:noFill/>
                          </a:ln>
                        </wps:spPr>
                        <wps:txbx>
                          <w:txbxContent>
                            <w:p w:rsidR="002D242A" w:rsidRPr="002A4B48" w:rsidRDefault="002D242A"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14</w:t>
                              </w:r>
                              <w:r>
                                <w:fldChar w:fldCharType="end"/>
                              </w:r>
                              <w:r>
                                <w:t>: Example of synchronous GenServer callb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7" o:spid="_x0000_s1091" style="position:absolute;margin-left:23.8pt;margin-top:45.65pt;width:321.25pt;height:112.6pt;z-index:251698176" coordsize="40798,14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">
                <v:shape id="Picture 55" o:spid="_x0000_s1092" type="#_x0000_t75" alt="A screen shot of a computer&#10;&#10;Description automatically generated" style="position:absolute;width:40798;height:11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">
                  <v:imagedata r:id="rId33" o:title="A screen shot of a computer&#10;&#10;Description automatically generated"/>
                </v:shape>
                <v:shape id="Text Box 56" o:spid="_x0000_s1093" type="#_x0000_t202" style="position:absolute;top:11128;width:4079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2D242A" w:rsidRPr="002A4B48" w:rsidRDefault="002D242A"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14</w:t>
                        </w:r>
                        <w:r>
                          <w:fldChar w:fldCharType="end"/>
                        </w:r>
                        <w:r>
                          <w:t>: Example of synchronous GenServer callback</w:t>
                        </w:r>
                      </w:p>
                    </w:txbxContent>
                  </v:textbox>
                </v:shape>
                <w10:wrap type="topAndBottom"/>
              </v:group>
            </w:pict>
          </mc:Fallback>
        </mc:AlternateContent>
      </w:r>
      <w:r>
        <w:t xml:space="preserve">Earlier on, we looked at the </w:t>
      </w:r>
      <w:r>
        <w:rPr>
          <w:i/>
          <w:iCs/>
        </w:rPr>
        <w:t xml:space="preserve">handle_call </w:t>
      </w:r>
      <w:r>
        <w:t xml:space="preserve">method callback and how its synchronous run nature. Below is an example callback that implements the </w:t>
      </w:r>
      <w:r>
        <w:rPr>
          <w:i/>
          <w:iCs/>
        </w:rPr>
        <w:t>create()</w:t>
      </w:r>
      <w:r>
        <w:t xml:space="preserve"> pseudocode</w:t>
      </w:r>
      <w:r w:rsidR="00184834">
        <w:t xml:space="preserve"> from figure 6 of the Chord paper</w:t>
      </w:r>
      <w:r>
        <w:t>.</w:t>
      </w:r>
    </w:p>
    <w:p w:rsidR="008D4417" w:rsidRDefault="00263D3D" w:rsidP="00937CFF">
      <w:r>
        <w:t xml:space="preserve">The first argument in this function is the request message sent during </w:t>
      </w:r>
      <w:r>
        <w:rPr>
          <w:i/>
          <w:iCs/>
        </w:rPr>
        <w:t xml:space="preserve">GenServer.call </w:t>
      </w:r>
      <w:r>
        <w:t>and used in the GenServer to function pattern match. In this case, the request message is the atom ‘:create’</w:t>
      </w:r>
      <w:r w:rsidR="00A75CCA">
        <w:t xml:space="preserve"> with</w:t>
      </w:r>
      <w:r>
        <w:t xml:space="preserve"> atoms being constants whose values are their own name </w:t>
      </w:r>
      <w:r>
        <w:fldChar w:fldCharType="begin" w:fldLock="1"/>
      </w:r>
      <w:r w:rsidR="003F1525">
        <w:instrText>ADDIN CSL_CITATION {"citationItems":[{"id":"ITEM-1","itemData":{"URL":"https://hexdocs.pm/elixir/Atom.html","accessed":{"date-parts":[["2020","8","14"]]},"author":[{"dropping-particle":"","family":"Elixir","given":"","non-dropping-particle":"","parse-names":false,"suffix":""}],"id":"ITEM-1","issued":{"date-parts":[["0"]]},"title":"Atom - Elixir v1.10.4","type":"webpage"},"uris":["http://www.mendeley.com/documents/?uuid=ed3d8549-50f3-4b75-b146-c59285643c6c"]}],"mendeley":{"formattedCitation":"[17]","plainTextFormattedCitation":"[17]","previouslyFormattedCitation":"[17]"},"properties":{"noteIndex":0},"schema":"https://github.com/citation-style-language/schema/raw/master/csl-citation.json"}</w:instrText>
      </w:r>
      <w:r>
        <w:fldChar w:fldCharType="separate"/>
      </w:r>
      <w:r w:rsidRPr="00263D3D">
        <w:rPr>
          <w:noProof/>
        </w:rPr>
        <w:t>[17]</w:t>
      </w:r>
      <w:r>
        <w:fldChar w:fldCharType="end"/>
      </w:r>
      <w:r>
        <w:t xml:space="preserve">. The second argument contains information about who sent the message and the third argument is the current </w:t>
      </w:r>
      <w:r w:rsidR="00EE4112">
        <w:t xml:space="preserve">node (GenServer) state. The output of </w:t>
      </w:r>
      <w:r w:rsidR="00EE4112">
        <w:rPr>
          <w:i/>
          <w:iCs/>
        </w:rPr>
        <w:t xml:space="preserve">handle_call </w:t>
      </w:r>
      <w:r w:rsidR="00EE4112">
        <w:t>callbacks is a tuple with the format {:reply, any_value, state}. The node state, whether mutated or not, must be passed as part of that output tuple.</w:t>
      </w:r>
    </w:p>
    <w:p w:rsidR="008D4417" w:rsidRPr="008D4417" w:rsidRDefault="008D4417" w:rsidP="009668B6">
      <w:pPr>
        <w:pStyle w:val="Heading3"/>
        <w:numPr>
          <w:ilvl w:val="0"/>
          <w:numId w:val="0"/>
        </w:numPr>
        <w:ind w:left="360"/>
      </w:pPr>
      <w:bookmarkStart w:id="27" w:name="_Toc48667834"/>
      <w:r>
        <w:lastRenderedPageBreak/>
        <w:t>5.2.</w:t>
      </w:r>
      <w:r w:rsidR="00B004F2">
        <w:t>5</w:t>
      </w:r>
      <w:r>
        <w:t xml:space="preserve"> Asynchronous Callback Example</w:t>
      </w:r>
      <w:bookmarkEnd w:id="27"/>
    </w:p>
    <w:p w:rsidR="00937CFF" w:rsidRDefault="00C52B84" w:rsidP="00937CFF">
      <w:r>
        <w:rPr>
          <w:noProof/>
        </w:rPr>
        <mc:AlternateContent>
          <mc:Choice Requires="wpg">
            <w:drawing>
              <wp:anchor distT="0" distB="0" distL="114300" distR="114300" simplePos="0" relativeHeight="251702272" behindDoc="0" locked="0" layoutInCell="1" allowOverlap="1">
                <wp:simplePos x="0" y="0"/>
                <wp:positionH relativeFrom="column">
                  <wp:posOffset>-77470</wp:posOffset>
                </wp:positionH>
                <wp:positionV relativeFrom="paragraph">
                  <wp:posOffset>776664</wp:posOffset>
                </wp:positionV>
                <wp:extent cx="4712335" cy="2430780"/>
                <wp:effectExtent l="0" t="0" r="0" b="7620"/>
                <wp:wrapTopAndBottom/>
                <wp:docPr id="60" name="Group 60"/>
                <wp:cNvGraphicFramePr/>
                <a:graphic xmlns:a="http://schemas.openxmlformats.org/drawingml/2006/main">
                  <a:graphicData uri="http://schemas.microsoft.com/office/word/2010/wordprocessingGroup">
                    <wpg:wgp>
                      <wpg:cNvGrpSpPr/>
                      <wpg:grpSpPr>
                        <a:xfrm>
                          <a:off x="0" y="0"/>
                          <a:ext cx="4712335" cy="2430780"/>
                          <a:chOff x="0" y="0"/>
                          <a:chExt cx="4712335" cy="2430780"/>
                        </a:xfrm>
                      </wpg:grpSpPr>
                      <pic:pic xmlns:pic="http://schemas.openxmlformats.org/drawingml/2006/picture">
                        <pic:nvPicPr>
                          <pic:cNvPr id="58" name="Picture 58" descr="A screenshot of a computer screen&#10;&#10;Description automatically generated"/>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4712335" cy="2113280"/>
                          </a:xfrm>
                          <a:prstGeom prst="rect">
                            <a:avLst/>
                          </a:prstGeom>
                        </pic:spPr>
                      </pic:pic>
                      <wps:wsp>
                        <wps:cNvPr id="59" name="Text Box 59"/>
                        <wps:cNvSpPr txBox="1"/>
                        <wps:spPr>
                          <a:xfrm>
                            <a:off x="0" y="2113280"/>
                            <a:ext cx="4712335" cy="317500"/>
                          </a:xfrm>
                          <a:prstGeom prst="rect">
                            <a:avLst/>
                          </a:prstGeom>
                          <a:solidFill>
                            <a:prstClr val="white"/>
                          </a:solidFill>
                          <a:ln>
                            <a:noFill/>
                          </a:ln>
                        </wps:spPr>
                        <wps:txbx>
                          <w:txbxContent>
                            <w:p w:rsidR="002D242A" w:rsidRPr="006719D4" w:rsidRDefault="002D242A"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15</w:t>
                              </w:r>
                              <w:r>
                                <w:fldChar w:fldCharType="end"/>
                              </w:r>
                              <w:r>
                                <w:t>: Example of asynchronous GenServer callb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94" style="position:absolute;margin-left:-6.1pt;margin-top:61.15pt;width:371.05pt;height:191.4pt;z-index:251702272" coordsize="47123,24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">
                <v:shape id="Picture 58" o:spid="_x0000_s1095" type="#_x0000_t75" alt="A screenshot of a computer screen&#10;&#10;Description automatically generated" style="position:absolute;width:47123;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">
                  <v:imagedata r:id="rId35" o:title="A screenshot of a computer screen&#10;&#10;Description automatically generated"/>
                </v:shape>
                <v:shape id="Text Box 59" o:spid="_x0000_s1096" type="#_x0000_t202" style="position:absolute;top:21132;width:4712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ubxgAAANsAAAAPAAAAZHJzL2Rvd25yZXYueG1sRI9BawIx&#10;FITvhf6H8AQvRbNtrdi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ESGLm8YAAADbAAAA&#10;DwAAAAAAAAAAAAAAAAAHAgAAZHJzL2Rvd25yZXYueG1sUEsFBgAAAAADAAMAtwAAAPoCAAAAAA==&#10;" stroked="f">
                  <v:textbox style="mso-fit-shape-to-text:t" inset="0,0,0,0">
                    <w:txbxContent>
                      <w:p w:rsidR="002D242A" w:rsidRPr="006719D4" w:rsidRDefault="002D242A"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15</w:t>
                        </w:r>
                        <w:r>
                          <w:fldChar w:fldCharType="end"/>
                        </w:r>
                        <w:r>
                          <w:t>: Example of asynchronous GenServer callback</w:t>
                        </w:r>
                      </w:p>
                    </w:txbxContent>
                  </v:textbox>
                </v:shape>
                <w10:wrap type="topAndBottom"/>
              </v:group>
            </w:pict>
          </mc:Fallback>
        </mc:AlternateContent>
      </w:r>
      <w:r w:rsidR="00701A2B">
        <w:t xml:space="preserve">There might be functions for which results do not have to be awaited on and GenServer provides a callback for these called </w:t>
      </w:r>
      <w:r w:rsidR="00701A2B">
        <w:rPr>
          <w:i/>
          <w:iCs/>
        </w:rPr>
        <w:t>handle_cast.</w:t>
      </w:r>
      <w:r w:rsidR="004E2BB5">
        <w:rPr>
          <w:i/>
          <w:iCs/>
        </w:rPr>
        <w:t xml:space="preserve"> </w:t>
      </w:r>
      <w:r w:rsidR="004E2BB5">
        <w:t xml:space="preserve">A good example is </w:t>
      </w:r>
      <w:r>
        <w:t xml:space="preserve">the </w:t>
      </w:r>
      <w:r>
        <w:rPr>
          <w:i/>
          <w:iCs/>
        </w:rPr>
        <w:t>notify()</w:t>
      </w:r>
      <w:r>
        <w:t xml:space="preserve"> method which I decided would be an asynchronous call as there is nothing returned back to the caller.</w:t>
      </w:r>
    </w:p>
    <w:p w:rsidR="00C52B84" w:rsidRPr="008E4E42" w:rsidRDefault="009668B6" w:rsidP="00937CFF">
      <w:r>
        <w:t>L</w:t>
      </w:r>
      <w:r w:rsidR="00C52B84">
        <w:t xml:space="preserve">ike </w:t>
      </w:r>
      <w:r w:rsidR="00C52B84">
        <w:rPr>
          <w:i/>
          <w:iCs/>
        </w:rPr>
        <w:t xml:space="preserve">handle_call, </w:t>
      </w:r>
      <w:r w:rsidR="00C52B84">
        <w:t xml:space="preserve">these asynchronous </w:t>
      </w:r>
      <w:r w:rsidR="009F28A6">
        <w:t xml:space="preserve">callbacks </w:t>
      </w:r>
      <w:r w:rsidR="00C52B84">
        <w:t xml:space="preserve">are accessed in this case by calling </w:t>
      </w:r>
      <w:r w:rsidR="00C52B84">
        <w:rPr>
          <w:i/>
          <w:iCs/>
        </w:rPr>
        <w:t>GenServer.cast({:notify, node})</w:t>
      </w:r>
      <w:r w:rsidR="00C52B84">
        <w:t>. The output of this callback is a tuple with the :noreply keyword and the node state.</w:t>
      </w:r>
      <w:r w:rsidR="008E4E42">
        <w:t xml:space="preserve"> Another asynchronous callback provided is </w:t>
      </w:r>
      <w:r w:rsidR="008E4E42">
        <w:rPr>
          <w:i/>
          <w:iCs/>
        </w:rPr>
        <w:t xml:space="preserve">handle_info </w:t>
      </w:r>
      <w:r w:rsidR="008E4E42">
        <w:t xml:space="preserve">that is used to deal with periodic work such as Chord’s network stabilization functions. An example of this being </w:t>
      </w:r>
      <w:r w:rsidR="008E4E42">
        <w:rPr>
          <w:i/>
          <w:iCs/>
        </w:rPr>
        <w:t xml:space="preserve">check_predecessor() </w:t>
      </w:r>
      <w:r w:rsidR="008E4E42">
        <w:t xml:space="preserve">which checks if a node’s predecessor has failed. The function below runs </w:t>
      </w:r>
      <w:r w:rsidR="008E4E42">
        <w:rPr>
          <w:i/>
          <w:iCs/>
        </w:rPr>
        <w:t xml:space="preserve">check_predecessor() </w:t>
      </w:r>
      <w:r w:rsidR="008E4E42">
        <w:t xml:space="preserve">and schedules the next function run by passing the interval period </w:t>
      </w:r>
      <w:r w:rsidR="004D5A6F">
        <w:t>stored in the state</w:t>
      </w:r>
      <w:r w:rsidR="008E4E42">
        <w:t xml:space="preserve"> </w:t>
      </w:r>
      <w:r w:rsidR="004D5A6F">
        <w:t xml:space="preserve">to </w:t>
      </w:r>
      <w:r w:rsidR="008E4E42">
        <w:t xml:space="preserve">Elixir’s </w:t>
      </w:r>
      <w:r w:rsidR="008E4E42">
        <w:rPr>
          <w:i/>
          <w:iCs/>
        </w:rPr>
        <w:t>Process.send_after()</w:t>
      </w:r>
    </w:p>
    <w:p w:rsidR="00937CFF" w:rsidRPr="00937CFF" w:rsidRDefault="008E4E42" w:rsidP="00937CFF">
      <w:r>
        <w:rPr>
          <w:noProof/>
        </w:rPr>
        <mc:AlternateContent>
          <mc:Choice Requires="wpg">
            <w:drawing>
              <wp:anchor distT="0" distB="0" distL="114300" distR="114300" simplePos="0" relativeHeight="251706368" behindDoc="0" locked="0" layoutInCell="1" allowOverlap="1">
                <wp:simplePos x="0" y="0"/>
                <wp:positionH relativeFrom="column">
                  <wp:posOffset>302260</wp:posOffset>
                </wp:positionH>
                <wp:positionV relativeFrom="paragraph">
                  <wp:posOffset>179873</wp:posOffset>
                </wp:positionV>
                <wp:extent cx="4067810" cy="1377950"/>
                <wp:effectExtent l="0" t="0" r="8890" b="0"/>
                <wp:wrapTopAndBottom/>
                <wp:docPr id="63" name="Group 63"/>
                <wp:cNvGraphicFramePr/>
                <a:graphic xmlns:a="http://schemas.openxmlformats.org/drawingml/2006/main">
                  <a:graphicData uri="http://schemas.microsoft.com/office/word/2010/wordprocessingGroup">
                    <wpg:wgp>
                      <wpg:cNvGrpSpPr/>
                      <wpg:grpSpPr>
                        <a:xfrm>
                          <a:off x="0" y="0"/>
                          <a:ext cx="4067810" cy="1377950"/>
                          <a:chOff x="0" y="0"/>
                          <a:chExt cx="4067810" cy="1377950"/>
                        </a:xfrm>
                      </wpg:grpSpPr>
                      <pic:pic xmlns:pic="http://schemas.openxmlformats.org/drawingml/2006/picture">
                        <pic:nvPicPr>
                          <pic:cNvPr id="61" name="Picture 61" descr="A close up of a screen&#10;&#10;Description automatically generated"/>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4067810" cy="1043940"/>
                          </a:xfrm>
                          <a:prstGeom prst="rect">
                            <a:avLst/>
                          </a:prstGeom>
                        </pic:spPr>
                      </pic:pic>
                      <wps:wsp>
                        <wps:cNvPr id="62" name="Text Box 62"/>
                        <wps:cNvSpPr txBox="1"/>
                        <wps:spPr>
                          <a:xfrm>
                            <a:off x="0" y="1060450"/>
                            <a:ext cx="4067810" cy="317500"/>
                          </a:xfrm>
                          <a:prstGeom prst="rect">
                            <a:avLst/>
                          </a:prstGeom>
                          <a:solidFill>
                            <a:prstClr val="white"/>
                          </a:solidFill>
                          <a:ln>
                            <a:noFill/>
                          </a:ln>
                        </wps:spPr>
                        <wps:txbx>
                          <w:txbxContent>
                            <w:p w:rsidR="002D242A" w:rsidRPr="005533AD" w:rsidRDefault="002D242A"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16</w:t>
                              </w:r>
                              <w:r>
                                <w:fldChar w:fldCharType="end"/>
                              </w:r>
                              <w:r>
                                <w:t>: Example of a periodic proc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97" style="position:absolute;margin-left:23.8pt;margin-top:14.15pt;width:320.3pt;height:108.5pt;z-index:251706368" coordsize="40678,13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">
                <v:shape id="Picture 61" o:spid="_x0000_s1098" type="#_x0000_t75" alt="A close up of a screen&#10;&#10;Description automatically generated" style="position:absolute;width:40678;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">
                  <v:imagedata r:id="rId37" o:title="A close up of a screen&#10;&#10;Description automatically generated"/>
                </v:shape>
                <v:shape id="Text Box 62" o:spid="_x0000_s1099" type="#_x0000_t202" style="position:absolute;top:10604;width:406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rsidR="002D242A" w:rsidRPr="005533AD" w:rsidRDefault="002D242A"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16</w:t>
                        </w:r>
                        <w:r>
                          <w:fldChar w:fldCharType="end"/>
                        </w:r>
                        <w:r>
                          <w:t>: Example of a periodic process function</w:t>
                        </w:r>
                      </w:p>
                    </w:txbxContent>
                  </v:textbox>
                </v:shape>
                <w10:wrap type="topAndBottom"/>
              </v:group>
            </w:pict>
          </mc:Fallback>
        </mc:AlternateContent>
      </w:r>
    </w:p>
    <w:p w:rsidR="00937CFF" w:rsidRDefault="003773A8" w:rsidP="003773A8">
      <w:pPr>
        <w:pStyle w:val="Heading3"/>
        <w:numPr>
          <w:ilvl w:val="0"/>
          <w:numId w:val="0"/>
        </w:numPr>
        <w:ind w:left="360"/>
      </w:pPr>
      <w:bookmarkStart w:id="28" w:name="_Toc48667835"/>
      <w:r>
        <w:t>5.2.</w:t>
      </w:r>
      <w:r w:rsidR="00B004F2">
        <w:t>6</w:t>
      </w:r>
      <w:r>
        <w:t xml:space="preserve"> Finger Table</w:t>
      </w:r>
      <w:bookmarkEnd w:id="28"/>
    </w:p>
    <w:p w:rsidR="00937CFF" w:rsidRPr="00937CFF" w:rsidRDefault="003773A8" w:rsidP="00937CFF">
      <w:r>
        <w:t>There were some challenges when implementing the finger table, the main one being that the Chord paper seems to portray the finger table as a list of node entries. As the finger table entries are populated and updated periodically, there would be sparse entries.</w:t>
      </w:r>
      <w:r w:rsidR="00EB6239">
        <w:t xml:space="preserve"> It would be possible to create an empty list then fill this with time however</w:t>
      </w:r>
      <w:r w:rsidR="00E53961">
        <w:t>,</w:t>
      </w:r>
      <w:r w:rsidR="00EB6239">
        <w:t xml:space="preserve"> lists in Elixir are implemented under the hood as linked lists meaning list creation would be </w:t>
      </w:r>
      <w:r w:rsidR="00EB6239">
        <w:rPr>
          <w:i/>
          <w:iCs/>
        </w:rPr>
        <w:t xml:space="preserve">O(m) </w:t>
      </w:r>
      <w:r w:rsidR="00EB6239">
        <w:t xml:space="preserve">m being the SHA-1 bit size of 160. </w:t>
      </w:r>
      <w:r w:rsidR="00EB6239">
        <w:lastRenderedPageBreak/>
        <w:t xml:space="preserve">Additionally, accessing a record as we know for linked lists would be </w:t>
      </w:r>
      <w:r w:rsidR="00EB6239">
        <w:rPr>
          <w:i/>
          <w:iCs/>
        </w:rPr>
        <w:t xml:space="preserve">O(n) </w:t>
      </w:r>
      <w:r w:rsidR="00EB6239">
        <w:t xml:space="preserve">making lists inefficient. The solution to this was using Maps instead as these offered </w:t>
      </w:r>
      <w:r w:rsidR="00EB6239">
        <w:rPr>
          <w:i/>
          <w:iCs/>
        </w:rPr>
        <w:t xml:space="preserve">O(1) </w:t>
      </w:r>
      <w:r w:rsidR="00EB6239">
        <w:t>access and table entries could be added as need be minimizing overall table size.</w:t>
      </w:r>
      <w:r w:rsidR="00250CB1">
        <w:t xml:space="preserve"> As shown above in Figure 13, the node state starts with a Map entry for the finger table containing an empty entry for the successor</w:t>
      </w:r>
      <w:r w:rsidR="007820C0">
        <w:t xml:space="preserve"> (the first entry in a finger table is the node’s successor)</w:t>
      </w:r>
      <w:r w:rsidR="00250CB1">
        <w:t>.</w:t>
      </w:r>
    </w:p>
    <w:p w:rsidR="00937CFF" w:rsidRDefault="0032770F" w:rsidP="0032770F">
      <w:pPr>
        <w:pStyle w:val="Heading3"/>
        <w:numPr>
          <w:ilvl w:val="0"/>
          <w:numId w:val="0"/>
        </w:numPr>
        <w:ind w:left="360"/>
      </w:pPr>
      <w:bookmarkStart w:id="29" w:name="_Toc48667836"/>
      <w:r>
        <w:t>5.2.</w:t>
      </w:r>
      <w:r w:rsidR="00B004F2">
        <w:t>7</w:t>
      </w:r>
      <w:r>
        <w:t xml:space="preserve"> Load balancing</w:t>
      </w:r>
      <w:bookmarkEnd w:id="29"/>
    </w:p>
    <w:p w:rsidR="00716D6B" w:rsidRDefault="0032770F" w:rsidP="00B12080">
      <w:r>
        <w:t xml:space="preserve">Apart from just providing lookup functionality, the Chord protocol is also meant to alert </w:t>
      </w:r>
      <w:r w:rsidR="003F1525">
        <w:t xml:space="preserve">the application it is running on of changes to the key set for which the node is responsible </w:t>
      </w:r>
      <w:r w:rsidR="003F1525">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3F1525">
        <w:fldChar w:fldCharType="separate"/>
      </w:r>
      <w:r w:rsidR="003F1525" w:rsidRPr="003F1525">
        <w:rPr>
          <w:noProof/>
        </w:rPr>
        <w:t>[9]</w:t>
      </w:r>
      <w:r w:rsidR="003F1525">
        <w:fldChar w:fldCharType="end"/>
      </w:r>
      <w:r w:rsidR="003F1525">
        <w:t xml:space="preserve">. For the sake of prototyping, the node in this project implementation also manages keys. In the context of load balancing, when </w:t>
      </w:r>
      <w:r w:rsidR="00103C4F">
        <w:t>a node discovers a new successor during stabilization, it will transfer any keys in the range between its ID and the successor ID. This means as the network is constantly maintaining lookup correctness, it is also actively balancing the key load.</w:t>
      </w:r>
    </w:p>
    <w:p w:rsidR="00937CFF" w:rsidRDefault="00716D6B" w:rsidP="00716D6B">
      <w:pPr>
        <w:pStyle w:val="Heading3"/>
        <w:numPr>
          <w:ilvl w:val="0"/>
          <w:numId w:val="0"/>
        </w:numPr>
        <w:ind w:left="360"/>
      </w:pPr>
      <w:bookmarkStart w:id="30" w:name="_Toc48667837"/>
      <w:r>
        <w:t>5.2.</w:t>
      </w:r>
      <w:r w:rsidR="00B004F2">
        <w:t>8</w:t>
      </w:r>
      <w:r>
        <w:t xml:space="preserve"> Voluntary Node Departure</w:t>
      </w:r>
      <w:bookmarkEnd w:id="30"/>
    </w:p>
    <w:p w:rsidR="00937CFF" w:rsidRDefault="00492067" w:rsidP="00937CFF">
      <w:r>
        <w:t>Voluntary node departures in Chord are treated as failures as the protocol focuses on robustness in the event of failures. Two enhancements proposed by Stoica et al. to improve performance in this event are</w:t>
      </w:r>
      <w:r w:rsidR="00962673">
        <w:t xml:space="preserve"> having a node transfer its keys to its successor and notifying both the successor and predecessor of its departure. </w:t>
      </w:r>
      <w:r w:rsidR="00350752">
        <w:t>My project leverages</w:t>
      </w:r>
      <w:r w:rsidR="00962673">
        <w:t xml:space="preserve"> </w:t>
      </w:r>
      <w:r w:rsidR="00BD3276">
        <w:t>Elixir’s ‘let it crash’ behavior</w:t>
      </w:r>
      <w:r w:rsidR="00350752">
        <w:t xml:space="preserve"> to implement both of these enhancements</w:t>
      </w:r>
      <w:r w:rsidR="00BD3276">
        <w:t xml:space="preserve"> by using GenServer’s </w:t>
      </w:r>
      <w:r w:rsidR="00BD3276">
        <w:rPr>
          <w:i/>
          <w:iCs/>
        </w:rPr>
        <w:t xml:space="preserve">terminate() </w:t>
      </w:r>
      <w:r w:rsidR="00BD3276">
        <w:t>callback</w:t>
      </w:r>
      <w:r w:rsidR="00C34F06">
        <w:t>,</w:t>
      </w:r>
      <w:r w:rsidR="00BD3276">
        <w:t xml:space="preserve"> which is called if an exception is raised in the node process or the process supervisor sends an exit signal.</w:t>
      </w:r>
    </w:p>
    <w:p w:rsidR="007358BF" w:rsidRDefault="007358BF" w:rsidP="00A44F46">
      <w:pPr>
        <w:pStyle w:val="Heading2"/>
        <w:numPr>
          <w:ilvl w:val="0"/>
          <w:numId w:val="0"/>
        </w:numPr>
        <w:ind w:left="216"/>
      </w:pPr>
      <w:bookmarkStart w:id="31" w:name="_Toc48667838"/>
      <w:r>
        <w:t>5.3 Communication Layer</w:t>
      </w:r>
      <w:bookmarkEnd w:id="31"/>
    </w:p>
    <w:p w:rsidR="0078219E" w:rsidRDefault="00886C55" w:rsidP="0078219E">
      <w:r>
        <w:t>As the aim of this application is to behave like a library, there is the expectation of remote function calls</w:t>
      </w:r>
      <w:r w:rsidR="00AE6387">
        <w:t xml:space="preserve">, otherwise known as </w:t>
      </w:r>
      <w:r w:rsidR="00AE6387" w:rsidRPr="00AE6387">
        <w:rPr>
          <w:i/>
          <w:iCs/>
        </w:rPr>
        <w:t>remote procedure calls (RPC)</w:t>
      </w:r>
      <w:r w:rsidR="00AE6387">
        <w:t>, being made</w:t>
      </w:r>
      <w:r>
        <w:t xml:space="preserve"> to external nodes</w:t>
      </w:r>
      <w:r w:rsidR="00AE6387">
        <w:t>. Looking for how to execute these calls produced two possible solutions:</w:t>
      </w:r>
    </w:p>
    <w:p w:rsidR="00AE6387" w:rsidRDefault="00AE6387" w:rsidP="00AE6387">
      <w:pPr>
        <w:pStyle w:val="ListParagraph"/>
        <w:numPr>
          <w:ilvl w:val="0"/>
          <w:numId w:val="15"/>
        </w:numPr>
      </w:pPr>
      <w:r>
        <w:t>gRPC: A high performance RPC system that uses HTTP as a transport layer</w:t>
      </w:r>
      <w:r w:rsidR="00216C94">
        <w:t>.</w:t>
      </w:r>
    </w:p>
    <w:p w:rsidR="00216C94" w:rsidRDefault="00216C94" w:rsidP="00AE6387">
      <w:pPr>
        <w:pStyle w:val="ListParagraph"/>
        <w:numPr>
          <w:ilvl w:val="0"/>
          <w:numId w:val="15"/>
        </w:numPr>
      </w:pPr>
      <w:r>
        <w:t>JSON-RPC: A RPC protocol that sends messages in JSON format.</w:t>
      </w:r>
    </w:p>
    <w:p w:rsidR="00EE61FD" w:rsidRPr="0078219E" w:rsidRDefault="00EE61FD" w:rsidP="00EE61FD">
      <w:r>
        <w:t xml:space="preserve">Additionally, the section looks at the communication layer broken down into </w:t>
      </w:r>
      <w:r w:rsidR="00657E9E">
        <w:t xml:space="preserve">a </w:t>
      </w:r>
      <w:r>
        <w:t>server</w:t>
      </w:r>
      <w:r w:rsidR="00657E9E">
        <w:t xml:space="preserve"> module that runs as a supervised process in the Chord supervisor, listening for external RPC calls.</w:t>
      </w:r>
      <w:r>
        <w:t xml:space="preserve"> </w:t>
      </w:r>
      <w:r w:rsidR="00657E9E">
        <w:t>A</w:t>
      </w:r>
      <w:r>
        <w:t xml:space="preserve">nd </w:t>
      </w:r>
      <w:r w:rsidR="00657E9E">
        <w:t xml:space="preserve">a </w:t>
      </w:r>
      <w:r>
        <w:t>client</w:t>
      </w:r>
      <w:r w:rsidR="00657E9E">
        <w:t xml:space="preserve"> module which a node imports and </w:t>
      </w:r>
      <w:r w:rsidR="004C46FC">
        <w:t>invokes RPC functions from</w:t>
      </w:r>
      <w:r>
        <w:t>.</w:t>
      </w:r>
    </w:p>
    <w:p w:rsidR="00CD7D8D" w:rsidRDefault="00CD7D8D" w:rsidP="00CD7D8D">
      <w:pPr>
        <w:pStyle w:val="Heading3"/>
        <w:numPr>
          <w:ilvl w:val="0"/>
          <w:numId w:val="0"/>
        </w:numPr>
        <w:ind w:left="360"/>
      </w:pPr>
      <w:bookmarkStart w:id="32" w:name="_Toc48667839"/>
      <w:r>
        <w:t>5.3.1 gRPC vs. JSON-RPC</w:t>
      </w:r>
      <w:bookmarkEnd w:id="32"/>
    </w:p>
    <w:p w:rsidR="00937CFF" w:rsidRDefault="007358BF" w:rsidP="00937CFF">
      <w:r>
        <w:t xml:space="preserve">There are cases when a node must run remote function calls to another node such as during a key lookup or joining a network. The two technologies I had in mind for this layer were gRPC and JSON-RPC. gRPC would be advantageous </w:t>
      </w:r>
      <w:r w:rsidR="00AE3C1B">
        <w:t>due to its focus on high performance, support for multiple programming languages and efficient data transfer using proto</w:t>
      </w:r>
      <w:r w:rsidR="00CF0BCF">
        <w:t>col buffers</w:t>
      </w:r>
      <w:r w:rsidR="007141F6">
        <w:t>.</w:t>
      </w:r>
      <w:r w:rsidR="00CF0BCF">
        <w:t xml:space="preserve"> </w:t>
      </w:r>
      <w:r w:rsidR="007141F6">
        <w:t xml:space="preserve">These define data interfaces on each </w:t>
      </w:r>
      <w:r w:rsidR="007141F6">
        <w:lastRenderedPageBreak/>
        <w:t>device with only necessary values sent over the wire</w:t>
      </w:r>
      <w:r w:rsidR="00CF0BCF">
        <w:t>.</w:t>
      </w:r>
      <w:r w:rsidR="00C07B93">
        <w:t xml:space="preserve"> However, the issue</w:t>
      </w:r>
      <w:r w:rsidR="000F7811">
        <w:t xml:space="preserve"> faced was the lack of a mature, stable Elixir gRPC library and for this reason, JSON-RPC was the better choice.</w:t>
      </w:r>
    </w:p>
    <w:p w:rsidR="0015748C" w:rsidRDefault="0015748C" w:rsidP="00937CFF"/>
    <w:p w:rsidR="003C7A8B" w:rsidRPr="00B94C27" w:rsidRDefault="005907EA">
      <w:r>
        <w:t>I chose a library called JSONRPC2 for its stability and eas</w:t>
      </w:r>
      <w:r w:rsidR="0040269B">
        <w:t>e</w:t>
      </w:r>
      <w:r>
        <w:t xml:space="preserve"> of use. The library </w:t>
      </w:r>
      <w:r w:rsidR="0040269B">
        <w:t>implements the transport layer in either HTTP or TCP</w:t>
      </w:r>
      <w:r w:rsidR="003674BF">
        <w:t xml:space="preserve"> and I decided to use HTTP because connections can be closed after procedure calls are done. This is advantageous because the number of active connections would scale with the network potentially taking a toll on a node’s resources.</w:t>
      </w:r>
      <w:r w:rsidR="000C2EC4">
        <w:t xml:space="preserve"> Functionality in this library is split into a client and a server with the client being what the node process uses to fire off remote procedure calls and the server </w:t>
      </w:r>
      <w:r w:rsidR="009F5382">
        <w:t>being a separate process that listens for connections. The initial intention was to spawn a server process for each node process in the system however, because one of the underlying components of the JSONRPC2 library was using a unique process name, multiple instances of the HTTP server could not be spawned in the same supervision tree. Instead, a singleton HTTP server process would be used and would route requests to the appropriate node in the system.</w:t>
      </w:r>
    </w:p>
    <w:p w:rsidR="00937CFF" w:rsidRDefault="00CD7D8D" w:rsidP="00CD7D8D">
      <w:pPr>
        <w:pStyle w:val="Heading3"/>
        <w:numPr>
          <w:ilvl w:val="0"/>
          <w:numId w:val="0"/>
        </w:numPr>
        <w:ind w:left="360"/>
      </w:pPr>
      <w:bookmarkStart w:id="33" w:name="_Toc48667840"/>
      <w:r>
        <w:t>5.3.2 JSON-RPC Server</w:t>
      </w:r>
      <w:bookmarkEnd w:id="33"/>
    </w:p>
    <w:p w:rsidR="00F213CB" w:rsidRDefault="00F213CB" w:rsidP="00CD7D8D">
      <w:r>
        <w:t xml:space="preserve">As Elixir uses message passing or process communication, each process is assigned a unique process ID (PID). There is also the option of assigning a custom name to a process using the built-in </w:t>
      </w:r>
      <w:r>
        <w:rPr>
          <w:i/>
          <w:iCs/>
        </w:rPr>
        <w:t>Process.register()</w:t>
      </w:r>
      <w:r>
        <w:t xml:space="preserve"> function. This is useful as node processes can be identified using their node IDs and, in this system, the naming convention being “Node_&lt;node-id&gt;”.</w:t>
      </w:r>
    </w:p>
    <w:p w:rsidR="00911DCD" w:rsidRDefault="00911DCD"/>
    <w:p w:rsidR="00CD7D8D" w:rsidRDefault="00CD7D8D" w:rsidP="00CD7D8D">
      <w:r>
        <w:t>The server module contains request handlers for node function calls</w:t>
      </w:r>
      <w:r w:rsidR="00D60C3D">
        <w:t>,</w:t>
      </w:r>
      <w:r>
        <w:t xml:space="preserve"> rout</w:t>
      </w:r>
      <w:r w:rsidR="00D60C3D">
        <w:t>ing</w:t>
      </w:r>
      <w:r>
        <w:t xml:space="preserve"> them to the appropriate node as one physical node can have multiple virtual nodes.</w:t>
      </w:r>
      <w:r w:rsidR="00D15B5B">
        <w:t xml:space="preserve"> An example of this process is </w:t>
      </w:r>
      <w:r w:rsidR="003C7A8B">
        <w:t xml:space="preserve">the </w:t>
      </w:r>
      <w:r w:rsidR="003C7A8B">
        <w:rPr>
          <w:i/>
          <w:iCs/>
        </w:rPr>
        <w:t>find_successor()</w:t>
      </w:r>
      <w:r w:rsidR="003C7A8B">
        <w:t xml:space="preserve"> method shown below.</w:t>
      </w:r>
    </w:p>
    <w:p w:rsidR="00320057" w:rsidRPr="00320057" w:rsidRDefault="00FD5F0F" w:rsidP="00320057">
      <w:r>
        <w:rPr>
          <w:noProof/>
        </w:rPr>
        <mc:AlternateContent>
          <mc:Choice Requires="wpg">
            <w:drawing>
              <wp:anchor distT="0" distB="0" distL="114300" distR="114300" simplePos="0" relativeHeight="251710464" behindDoc="0" locked="0" layoutInCell="1" allowOverlap="1">
                <wp:simplePos x="0" y="0"/>
                <wp:positionH relativeFrom="margin">
                  <wp:align>center</wp:align>
                </wp:positionH>
                <wp:positionV relativeFrom="paragraph">
                  <wp:posOffset>409084</wp:posOffset>
                </wp:positionV>
                <wp:extent cx="4257040" cy="955675"/>
                <wp:effectExtent l="0" t="0" r="0" b="0"/>
                <wp:wrapTopAndBottom/>
                <wp:docPr id="41" name="Group 41"/>
                <wp:cNvGraphicFramePr/>
                <a:graphic xmlns:a="http://schemas.openxmlformats.org/drawingml/2006/main">
                  <a:graphicData uri="http://schemas.microsoft.com/office/word/2010/wordprocessingGroup">
                    <wpg:wgp>
                      <wpg:cNvGrpSpPr/>
                      <wpg:grpSpPr>
                        <a:xfrm>
                          <a:off x="0" y="0"/>
                          <a:ext cx="4257040" cy="955675"/>
                          <a:chOff x="0" y="0"/>
                          <a:chExt cx="4257040" cy="955675"/>
                        </a:xfrm>
                      </wpg:grpSpPr>
                      <pic:pic xmlns:pic="http://schemas.openxmlformats.org/drawingml/2006/picture">
                        <pic:nvPicPr>
                          <pic:cNvPr id="32" name="Picture 32" descr="A close up of a screen&#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4257040" cy="636270"/>
                          </a:xfrm>
                          <a:prstGeom prst="rect">
                            <a:avLst/>
                          </a:prstGeom>
                        </pic:spPr>
                      </pic:pic>
                      <wps:wsp>
                        <wps:cNvPr id="34" name="Text Box 34"/>
                        <wps:cNvSpPr txBox="1"/>
                        <wps:spPr>
                          <a:xfrm>
                            <a:off x="0" y="638175"/>
                            <a:ext cx="4257040" cy="317500"/>
                          </a:xfrm>
                          <a:prstGeom prst="rect">
                            <a:avLst/>
                          </a:prstGeom>
                          <a:solidFill>
                            <a:prstClr val="white"/>
                          </a:solidFill>
                          <a:ln>
                            <a:noFill/>
                          </a:ln>
                        </wps:spPr>
                        <wps:txbx>
                          <w:txbxContent>
                            <w:p w:rsidR="002D242A" w:rsidRPr="00F6330B" w:rsidRDefault="002D242A"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17</w:t>
                              </w:r>
                              <w:r>
                                <w:fldChar w:fldCharType="end"/>
                              </w:r>
                              <w:r>
                                <w:t>: Example JSON-RPC request hand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1" o:spid="_x0000_s1100" style="position:absolute;margin-left:0;margin-top:32.2pt;width:335.2pt;height:75.25pt;z-index:251710464;mso-position-horizontal:center;mso-position-horizontal-relative:margin" coordsize="42570,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">
                <v:shape id="Picture 32" o:spid="_x0000_s1101" type="#_x0000_t75" alt="A close up of a screen&#10;&#10;Description automatically generated" style="position:absolute;width:42570;height:6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">
                  <v:imagedata r:id="rId39" o:title="A close up of a screen&#10;&#10;Description automatically generated"/>
                </v:shape>
                <v:shape id="Text Box 34" o:spid="_x0000_s1102" type="#_x0000_t202" style="position:absolute;top:6381;width:425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2D242A" w:rsidRPr="00F6330B" w:rsidRDefault="002D242A"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17</w:t>
                        </w:r>
                        <w:r>
                          <w:fldChar w:fldCharType="end"/>
                        </w:r>
                        <w:r>
                          <w:t>: Example JSON-RPC request handler</w:t>
                        </w:r>
                      </w:p>
                    </w:txbxContent>
                  </v:textbox>
                </v:shape>
                <w10:wrap type="topAndBottom" anchorx="margin"/>
              </v:group>
            </w:pict>
          </mc:Fallback>
        </mc:AlternateContent>
      </w:r>
      <w:r w:rsidR="008D5FA3">
        <w:t>With the use of a helper function, the destination node ID is mapped to a process PID and a call is made to the destination node.</w:t>
      </w:r>
    </w:p>
    <w:p w:rsidR="00320057" w:rsidRDefault="00123C37" w:rsidP="00123C37">
      <w:pPr>
        <w:pStyle w:val="Heading3"/>
        <w:numPr>
          <w:ilvl w:val="0"/>
          <w:numId w:val="0"/>
        </w:numPr>
        <w:ind w:left="360"/>
      </w:pPr>
      <w:bookmarkStart w:id="34" w:name="_Toc48667841"/>
      <w:r>
        <w:lastRenderedPageBreak/>
        <w:t>5.3.3 JSON-RPC Client</w:t>
      </w:r>
      <w:bookmarkEnd w:id="34"/>
    </w:p>
    <w:p w:rsidR="00320057" w:rsidRPr="003E205E" w:rsidRDefault="003E205E" w:rsidP="00320057">
      <w:r>
        <w:rPr>
          <w:noProof/>
        </w:rPr>
        <mc:AlternateContent>
          <mc:Choice Requires="wpg">
            <w:drawing>
              <wp:anchor distT="0" distB="0" distL="114300" distR="114300" simplePos="0" relativeHeight="251714560" behindDoc="0" locked="0" layoutInCell="1" allowOverlap="1">
                <wp:simplePos x="0" y="0"/>
                <wp:positionH relativeFrom="margin">
                  <wp:align>center</wp:align>
                </wp:positionH>
                <wp:positionV relativeFrom="paragraph">
                  <wp:posOffset>1076481</wp:posOffset>
                </wp:positionV>
                <wp:extent cx="4291330" cy="1637030"/>
                <wp:effectExtent l="0" t="0" r="0" b="1270"/>
                <wp:wrapTopAndBottom/>
                <wp:docPr id="66" name="Group 66"/>
                <wp:cNvGraphicFramePr/>
                <a:graphic xmlns:a="http://schemas.openxmlformats.org/drawingml/2006/main">
                  <a:graphicData uri="http://schemas.microsoft.com/office/word/2010/wordprocessingGroup">
                    <wpg:wgp>
                      <wpg:cNvGrpSpPr/>
                      <wpg:grpSpPr>
                        <a:xfrm>
                          <a:off x="0" y="0"/>
                          <a:ext cx="4291330" cy="1637030"/>
                          <a:chOff x="0" y="0"/>
                          <a:chExt cx="4291330" cy="1637030"/>
                        </a:xfrm>
                      </wpg:grpSpPr>
                      <pic:pic xmlns:pic="http://schemas.openxmlformats.org/drawingml/2006/picture">
                        <pic:nvPicPr>
                          <pic:cNvPr id="64" name="Picture 64" descr="A picture containing screen, clock, monitor, mounted&#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291330" cy="1309370"/>
                          </a:xfrm>
                          <a:prstGeom prst="rect">
                            <a:avLst/>
                          </a:prstGeom>
                        </pic:spPr>
                      </pic:pic>
                      <wps:wsp>
                        <wps:cNvPr id="65" name="Text Box 65"/>
                        <wps:cNvSpPr txBox="1"/>
                        <wps:spPr>
                          <a:xfrm>
                            <a:off x="0" y="1319530"/>
                            <a:ext cx="4291330" cy="317500"/>
                          </a:xfrm>
                          <a:prstGeom prst="rect">
                            <a:avLst/>
                          </a:prstGeom>
                          <a:solidFill>
                            <a:prstClr val="white"/>
                          </a:solidFill>
                          <a:ln>
                            <a:noFill/>
                          </a:ln>
                        </wps:spPr>
                        <wps:txbx>
                          <w:txbxContent>
                            <w:p w:rsidR="002D242A" w:rsidRPr="003968C1" w:rsidRDefault="002D242A"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18</w:t>
                              </w:r>
                              <w:r>
                                <w:fldChar w:fldCharType="end"/>
                              </w:r>
                              <w:r>
                                <w:t>: Example JSON-RPC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103" style="position:absolute;margin-left:0;margin-top:84.75pt;width:337.9pt;height:128.9pt;z-index:251714560;mso-position-horizontal:center;mso-position-horizontal-relative:margin" coordsize="42913,1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">
                <v:shape id="Picture 64" o:spid="_x0000_s1104" type="#_x0000_t75" alt="A picture containing screen, clock, monitor, mounted&#10;&#10;Description automatically generated" style="position:absolute;width:42913;height:1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">
                  <v:imagedata r:id="rId41" o:title="A picture containing screen, clock, monitor, mounted&#10;&#10;Description automatically generated"/>
                </v:shape>
                <v:shape id="Text Box 65" o:spid="_x0000_s1105" type="#_x0000_t202" style="position:absolute;top:13195;width:42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EsjxgAAANsAAAAPAAAAZHJzL2Rvd25yZXYueG1sRI9BawIx&#10;FITvhf6H8Aq9lJptaxd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XgBLI8YAAADbAAAA&#10;DwAAAAAAAAAAAAAAAAAHAgAAZHJzL2Rvd25yZXYueG1sUEsFBgAAAAADAAMAtwAAAPoCAAAAAA==&#10;" stroked="f">
                  <v:textbox style="mso-fit-shape-to-text:t" inset="0,0,0,0">
                    <w:txbxContent>
                      <w:p w:rsidR="002D242A" w:rsidRPr="003968C1" w:rsidRDefault="002D242A"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18</w:t>
                        </w:r>
                        <w:r>
                          <w:fldChar w:fldCharType="end"/>
                        </w:r>
                        <w:r>
                          <w:t>: Example JSON-RPC method</w:t>
                        </w:r>
                      </w:p>
                    </w:txbxContent>
                  </v:textbox>
                </v:shape>
                <w10:wrap type="topAndBottom" anchorx="margin"/>
              </v:group>
            </w:pict>
          </mc:Fallback>
        </mc:AlternateContent>
      </w:r>
      <w:r w:rsidR="003D38E2">
        <w:t xml:space="preserve">The client part of the communication layer is implemented as a module containing RPC methods which node processes </w:t>
      </w:r>
      <w:r>
        <w:t xml:space="preserve">provide a destination CNode struct and relevant parameters. In the example below, if the module was named ‘RemoteNode’, then the remote call would be invoked by calling </w:t>
      </w:r>
      <w:r w:rsidRPr="003E205E">
        <w:rPr>
          <w:i/>
          <w:iCs/>
        </w:rPr>
        <w:t>RemoteNode.find_successor</w:t>
      </w:r>
      <w:r>
        <w:rPr>
          <w:i/>
          <w:iCs/>
        </w:rPr>
        <w:t xml:space="preserve">(&lt;destination&gt;, node_id) </w:t>
      </w:r>
      <w:r>
        <w:t xml:space="preserve">and inside that method, </w:t>
      </w:r>
      <w:r w:rsidR="009912D5">
        <w:t>the HTTP</w:t>
      </w:r>
      <w:r>
        <w:t xml:space="preserve"> call is made</w:t>
      </w:r>
      <w:r w:rsidR="009912D5">
        <w:t xml:space="preserve"> to the remote node.</w:t>
      </w:r>
      <w:r>
        <w:t xml:space="preserve"> </w:t>
      </w:r>
    </w:p>
    <w:p w:rsidR="003E205E" w:rsidRDefault="00726BC9" w:rsidP="00726BC9">
      <w:pPr>
        <w:pStyle w:val="Heading3"/>
        <w:numPr>
          <w:ilvl w:val="0"/>
          <w:numId w:val="0"/>
        </w:numPr>
        <w:ind w:left="360"/>
      </w:pPr>
      <w:bookmarkStart w:id="35" w:name="_Toc48667842"/>
      <w:r>
        <w:t>5.3.4 Simulating Remote Function Calls</w:t>
      </w:r>
      <w:bookmarkEnd w:id="35"/>
    </w:p>
    <w:p w:rsidR="00DD0F38" w:rsidRPr="00032ACF" w:rsidRDefault="00726BC9">
      <w:r>
        <w:t>When test</w:t>
      </w:r>
      <w:r w:rsidR="00C72C94">
        <w:t>ing</w:t>
      </w:r>
      <w:r>
        <w:t xml:space="preserve"> the program, </w:t>
      </w:r>
      <w:r w:rsidR="00C72C94">
        <w:t xml:space="preserve">the Chord network is simulated with just Elixir processes and </w:t>
      </w:r>
      <w:r>
        <w:t xml:space="preserve">no remote calls </w:t>
      </w:r>
      <w:r w:rsidR="00C72C94">
        <w:t>are</w:t>
      </w:r>
      <w:r>
        <w:t xml:space="preserve"> made outside Elixir</w:t>
      </w:r>
      <w:r w:rsidR="00C72C94">
        <w:t>.</w:t>
      </w:r>
      <w:r w:rsidR="007C2481">
        <w:t xml:space="preserve"> Communication in this case is made solely by invoking</w:t>
      </w:r>
      <w:r w:rsidR="00EB0A51">
        <w:t xml:space="preserve"> calls between GenServer processes.</w:t>
      </w:r>
      <w:r>
        <w:t xml:space="preserve"> </w:t>
      </w:r>
      <w:r w:rsidR="00C72C94">
        <w:t>I</w:t>
      </w:r>
      <w:r>
        <w:t>t made sense</w:t>
      </w:r>
      <w:r w:rsidR="00C72C94">
        <w:t xml:space="preserve"> then</w:t>
      </w:r>
      <w:r>
        <w:t xml:space="preserve"> to make an implementation of the communication la</w:t>
      </w:r>
      <w:r w:rsidR="00C72C94">
        <w:t>yer for inter-process communication</w:t>
      </w:r>
      <w:r w:rsidR="00457CD9">
        <w:t xml:space="preserve"> resid</w:t>
      </w:r>
      <w:r w:rsidR="00B957DB">
        <w:t>ing</w:t>
      </w:r>
      <w:r w:rsidR="00457CD9">
        <w:t xml:space="preserve"> in its own module called </w:t>
      </w:r>
      <w:r w:rsidR="00457CD9">
        <w:rPr>
          <w:i/>
          <w:iCs/>
        </w:rPr>
        <w:t>Transport.</w:t>
      </w:r>
      <w:r w:rsidR="004D5018">
        <w:rPr>
          <w:i/>
          <w:iCs/>
        </w:rPr>
        <w:t>S</w:t>
      </w:r>
      <w:r w:rsidR="00457CD9">
        <w:rPr>
          <w:i/>
          <w:iCs/>
        </w:rPr>
        <w:t>imulation</w:t>
      </w:r>
      <w:r w:rsidR="00C72C94">
        <w:t>.</w:t>
      </w:r>
      <w:r w:rsidR="00694EFA">
        <w:t xml:space="preserve"> Using </w:t>
      </w:r>
      <w:r w:rsidR="00694EFA">
        <w:rPr>
          <w:i/>
          <w:iCs/>
        </w:rPr>
        <w:t>find_successor()</w:t>
      </w:r>
      <w:r w:rsidR="00694EFA">
        <w:t xml:space="preserve"> as an example again, </w:t>
      </w:r>
      <w:r w:rsidR="00843620">
        <w:t>the implementation</w:t>
      </w:r>
      <w:r w:rsidR="00694EFA">
        <w:t xml:space="preserve"> in the </w:t>
      </w:r>
      <w:r w:rsidR="00843620">
        <w:rPr>
          <w:i/>
          <w:iCs/>
        </w:rPr>
        <w:t>Transport.Simulation</w:t>
      </w:r>
      <w:r w:rsidR="00694EFA">
        <w:t xml:space="preserve"> module ha</w:t>
      </w:r>
      <w:r w:rsidR="00786B57">
        <w:t>s</w:t>
      </w:r>
      <w:r w:rsidR="00694EFA">
        <w:t xml:space="preserve"> the same logic as</w:t>
      </w:r>
      <w:r w:rsidR="00843620">
        <w:t xml:space="preserve"> the </w:t>
      </w:r>
      <w:r w:rsidR="00843620">
        <w:rPr>
          <w:i/>
          <w:iCs/>
        </w:rPr>
        <w:t xml:space="preserve">find_successor() </w:t>
      </w:r>
      <w:r w:rsidR="00843620">
        <w:t>method in</w:t>
      </w:r>
      <w:r w:rsidR="00786B57">
        <w:t xml:space="preserve"> </w:t>
      </w:r>
      <w:r w:rsidR="00786B57">
        <w:rPr>
          <w:i/>
          <w:iCs/>
        </w:rPr>
        <w:t>Transport.Server</w:t>
      </w:r>
      <w:r w:rsidR="00032ACF">
        <w:t>, s</w:t>
      </w:r>
      <w:r w:rsidR="002062F6">
        <w:t xml:space="preserve">hown in figure 17 of this </w:t>
      </w:r>
      <w:r w:rsidR="00DC5CD4">
        <w:t>report</w:t>
      </w:r>
      <w:r w:rsidR="00032ACF">
        <w:t xml:space="preserve">, where a node ID is mapped to a Process ID and a GenServer call to the appropriate callback </w:t>
      </w:r>
      <w:r w:rsidR="008F2C84">
        <w:t xml:space="preserve">method </w:t>
      </w:r>
      <w:r w:rsidR="00032ACF">
        <w:t>is made.</w:t>
      </w:r>
    </w:p>
    <w:p w:rsidR="00836AC4" w:rsidRDefault="00836AC4" w:rsidP="00836AC4">
      <w:pPr>
        <w:pStyle w:val="Heading2"/>
        <w:numPr>
          <w:ilvl w:val="0"/>
          <w:numId w:val="0"/>
        </w:numPr>
        <w:ind w:left="216"/>
      </w:pPr>
      <w:bookmarkStart w:id="36" w:name="_Toc48667843"/>
      <w:r>
        <w:t>5.4 Storage Layer</w:t>
      </w:r>
      <w:bookmarkEnd w:id="36"/>
    </w:p>
    <w:p w:rsidR="00836AC4" w:rsidRDefault="006517E7" w:rsidP="00836AC4">
      <w:r>
        <w:t>Implementation of record storage</w:t>
      </w:r>
      <w:r w:rsidR="00DD0F38">
        <w:t xml:space="preserve"> </w:t>
      </w:r>
      <w:r>
        <w:t>was done using Elixir’s internal record stores</w:t>
      </w:r>
      <w:r w:rsidR="00DD0F38">
        <w:t xml:space="preserve"> as it was quick and easy to integrate with the Elixir program</w:t>
      </w:r>
      <w:r>
        <w:t xml:space="preserve">. The two options for this </w:t>
      </w:r>
      <w:r w:rsidR="00DD0F38">
        <w:t>were</w:t>
      </w:r>
      <w:r>
        <w:t xml:space="preserve"> Mnesia: a real-time distributed database and Erlang Term Storage (ETS)</w:t>
      </w:r>
      <w:r w:rsidR="00DD0F38">
        <w:t xml:space="preserve"> which is an in-memory store for Elixir/Erlang objects. ETS was the preferred choice as it can be used on a per-process</w:t>
      </w:r>
      <w:r w:rsidR="00AB463D">
        <w:t>(node)</w:t>
      </w:r>
      <w:r w:rsidR="00DD0F38">
        <w:t xml:space="preserve"> basis</w:t>
      </w:r>
      <w:r w:rsidR="00AB463D">
        <w:t xml:space="preserve"> </w:t>
      </w:r>
      <w:r w:rsidR="00DD0F38">
        <w:t>and Mnesia being tailored for large distributed applications where processes are sharing data.</w:t>
      </w:r>
    </w:p>
    <w:p w:rsidR="002E7E92" w:rsidRDefault="002E7E92" w:rsidP="00836AC4"/>
    <w:p w:rsidR="0082591B" w:rsidRDefault="0067210E" w:rsidP="00836AC4">
      <w:r>
        <w:t xml:space="preserve">When a node process creates its ETS table, a reference to this table for invoking function calls is returned which the node process stores in its state struct. The storage module implements the normal get, delete, put methods alongside get and delete operations for a key range. These should not be confused for record range queries </w:t>
      </w:r>
      <w:r w:rsidR="0082591B">
        <w:t>rather</w:t>
      </w:r>
      <w:r w:rsidR="00C05F0D">
        <w:t>,</w:t>
      </w:r>
      <w:r>
        <w:t xml:space="preserve"> they are used in node stabilization and departure functions when handing over keys to another node</w:t>
      </w:r>
      <w:r w:rsidR="0074083B">
        <w:t>.</w:t>
      </w:r>
    </w:p>
    <w:p w:rsidR="0082591B" w:rsidRDefault="0082591B" w:rsidP="0082591B">
      <w:pPr>
        <w:pStyle w:val="Heading2"/>
        <w:numPr>
          <w:ilvl w:val="0"/>
          <w:numId w:val="0"/>
        </w:numPr>
        <w:ind w:left="216"/>
      </w:pPr>
      <w:bookmarkStart w:id="37" w:name="_Toc48667844"/>
      <w:r>
        <w:lastRenderedPageBreak/>
        <w:t>5.5 Library Entry Point</w:t>
      </w:r>
      <w:bookmarkEnd w:id="37"/>
    </w:p>
    <w:p w:rsidR="0082591B" w:rsidRDefault="00DB7D65" w:rsidP="0082591B">
      <w:r>
        <w:t>When another application wishes to use the Chord library, this is the layer responsible for initializing other layers</w:t>
      </w:r>
      <w:r w:rsidR="00B0645F">
        <w:t xml:space="preserve">, taking </w:t>
      </w:r>
      <w:r>
        <w:t>application environment variables</w:t>
      </w:r>
      <w:r w:rsidR="00B0645F">
        <w:t xml:space="preserve"> as input</w:t>
      </w:r>
      <w:r>
        <w:t xml:space="preserve">. </w:t>
      </w:r>
      <w:r w:rsidR="0080745F">
        <w:t>L</w:t>
      </w:r>
      <w:r>
        <w:t xml:space="preserve">ibrary </w:t>
      </w:r>
      <w:r w:rsidR="0080745F">
        <w:t xml:space="preserve">variables can either be set at compile-time </w:t>
      </w:r>
      <w:r>
        <w:t xml:space="preserve">in a file </w:t>
      </w:r>
      <w:r w:rsidR="0080745F">
        <w:t>located at</w:t>
      </w:r>
      <w:r>
        <w:t xml:space="preserve"> </w:t>
      </w:r>
      <w:r>
        <w:rPr>
          <w:i/>
          <w:iCs/>
        </w:rPr>
        <w:t>config/config.exs</w:t>
      </w:r>
      <w:r w:rsidR="0080745F">
        <w:rPr>
          <w:i/>
          <w:iCs/>
        </w:rPr>
        <w:t xml:space="preserve"> </w:t>
      </w:r>
      <w:r w:rsidR="0080745F">
        <w:t xml:space="preserve">or at run-time using the built in function </w:t>
      </w:r>
      <w:r w:rsidR="0080745F">
        <w:rPr>
          <w:i/>
          <w:iCs/>
        </w:rPr>
        <w:t>Application.get_env(Application_name, variable).</w:t>
      </w:r>
    </w:p>
    <w:p w:rsidR="0080745F" w:rsidRDefault="0080745F" w:rsidP="0082591B"/>
    <w:p w:rsidR="0080745F" w:rsidRPr="00210B03" w:rsidRDefault="00983011" w:rsidP="0082591B">
      <w:r>
        <w:rPr>
          <w:noProof/>
        </w:rPr>
        <mc:AlternateContent>
          <mc:Choice Requires="wpg">
            <w:drawing>
              <wp:anchor distT="0" distB="0" distL="114300" distR="114300" simplePos="0" relativeHeight="251718656" behindDoc="0" locked="0" layoutInCell="1" allowOverlap="1">
                <wp:simplePos x="0" y="0"/>
                <wp:positionH relativeFrom="margin">
                  <wp:align>center</wp:align>
                </wp:positionH>
                <wp:positionV relativeFrom="paragraph">
                  <wp:posOffset>1450148</wp:posOffset>
                </wp:positionV>
                <wp:extent cx="3700145" cy="946785"/>
                <wp:effectExtent l="0" t="0" r="0" b="5715"/>
                <wp:wrapTopAndBottom/>
                <wp:docPr id="69" name="Group 69"/>
                <wp:cNvGraphicFramePr/>
                <a:graphic xmlns:a="http://schemas.openxmlformats.org/drawingml/2006/main">
                  <a:graphicData uri="http://schemas.microsoft.com/office/word/2010/wordprocessingGroup">
                    <wpg:wgp>
                      <wpg:cNvGrpSpPr/>
                      <wpg:grpSpPr>
                        <a:xfrm>
                          <a:off x="0" y="0"/>
                          <a:ext cx="3700145" cy="946785"/>
                          <a:chOff x="0" y="0"/>
                          <a:chExt cx="3700145" cy="946785"/>
                        </a:xfrm>
                      </wpg:grpSpPr>
                      <pic:pic xmlns:pic="http://schemas.openxmlformats.org/drawingml/2006/picture">
                        <pic:nvPicPr>
                          <pic:cNvPr id="67" name="Picture 67" descr="A close up of a screen&#10;&#10;Description automatically generated"/>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3700145" cy="628650"/>
                          </a:xfrm>
                          <a:prstGeom prst="rect">
                            <a:avLst/>
                          </a:prstGeom>
                        </pic:spPr>
                      </pic:pic>
                      <wps:wsp>
                        <wps:cNvPr id="68" name="Text Box 68"/>
                        <wps:cNvSpPr txBox="1"/>
                        <wps:spPr>
                          <a:xfrm>
                            <a:off x="0" y="629285"/>
                            <a:ext cx="3700145" cy="317500"/>
                          </a:xfrm>
                          <a:prstGeom prst="rect">
                            <a:avLst/>
                          </a:prstGeom>
                          <a:solidFill>
                            <a:prstClr val="white"/>
                          </a:solidFill>
                          <a:ln>
                            <a:noFill/>
                          </a:ln>
                        </wps:spPr>
                        <wps:txbx>
                          <w:txbxContent>
                            <w:p w:rsidR="002D242A" w:rsidRPr="0058303E" w:rsidRDefault="002D242A"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19</w:t>
                              </w:r>
                              <w:r>
                                <w:fldChar w:fldCharType="end"/>
                              </w:r>
                              <w:r>
                                <w:t>: Supervisor child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9" o:spid="_x0000_s1106" style="position:absolute;margin-left:0;margin-top:114.2pt;width:291.35pt;height:74.55pt;z-index:251718656;mso-position-horizontal:center;mso-position-horizontal-relative:margin" coordsize="37001,9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">
                <v:shape id="Picture 67" o:spid="_x0000_s1107" type="#_x0000_t75" alt="A close up of a screen&#10;&#10;Description automatically generated" style="position:absolute;width:37001;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">
                  <v:imagedata r:id="rId43" o:title="A close up of a screen&#10;&#10;Description automatically generated"/>
                </v:shape>
                <v:shape id="Text Box 68" o:spid="_x0000_s1108" type="#_x0000_t202" style="position:absolute;top:6292;width:3700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" stroked="f">
                  <v:textbox style="mso-fit-shape-to-text:t" inset="0,0,0,0">
                    <w:txbxContent>
                      <w:p w:rsidR="002D242A" w:rsidRPr="0058303E" w:rsidRDefault="002D242A"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19</w:t>
                        </w:r>
                        <w:r>
                          <w:fldChar w:fldCharType="end"/>
                        </w:r>
                        <w:r>
                          <w:t>: Supervisor child specification</w:t>
                        </w:r>
                      </w:p>
                    </w:txbxContent>
                  </v:textbox>
                </v:shape>
                <w10:wrap type="topAndBottom" anchorx="margin"/>
              </v:group>
            </w:pict>
          </mc:Fallback>
        </mc:AlternateContent>
      </w:r>
      <w:r w:rsidR="0080745F">
        <w:t>The application can be run in either a normal mode or a simulation mode. The normal mode look</w:t>
      </w:r>
      <w:r w:rsidR="007E3B3E">
        <w:t>s</w:t>
      </w:r>
      <w:r w:rsidR="0080745F">
        <w:t xml:space="preserve"> for environment variables like </w:t>
      </w:r>
      <w:r w:rsidR="00077AEC">
        <w:t>the</w:t>
      </w:r>
      <w:r w:rsidR="0080745F">
        <w:t xml:space="preserve"> address and port number to start the transport layer on</w:t>
      </w:r>
      <w:r w:rsidR="006A4CB4">
        <w:t xml:space="preserve"> and node ID. If no ID is provided, this will be generated by hashing the node’s </w:t>
      </w:r>
      <w:r w:rsidR="00DC0923">
        <w:t>a</w:t>
      </w:r>
      <w:r w:rsidR="006A4CB4">
        <w:t>ddress and port number.</w:t>
      </w:r>
      <w:r w:rsidR="00DC0923">
        <w:t xml:space="preserve"> In the initial </w:t>
      </w:r>
      <w:r w:rsidR="008304BD">
        <w:t xml:space="preserve">application </w:t>
      </w:r>
      <w:r w:rsidR="00DC0923">
        <w:t>iteration</w:t>
      </w:r>
      <w:r w:rsidR="008304BD">
        <w:t xml:space="preserve"> without virtual nodes, only one node is started under the Chord application supervisor by passing a child specification as shown below</w:t>
      </w:r>
      <w:r w:rsidR="00210B03">
        <w:t>. The specification consists of a random child ID and the module with a start function, given a list of parameters, to start.</w:t>
      </w:r>
    </w:p>
    <w:p w:rsidR="008304BD" w:rsidRDefault="00983011" w:rsidP="0082591B">
      <w:r>
        <w:t xml:space="preserve">Alongside the child specification above, a specification for the transport layer will be passed to the </w:t>
      </w:r>
      <w:r>
        <w:rPr>
          <w:i/>
          <w:iCs/>
        </w:rPr>
        <w:t>Supervisor.start_link()</w:t>
      </w:r>
      <w:r>
        <w:t xml:space="preserve"> </w:t>
      </w:r>
      <w:r w:rsidR="006F731D">
        <w:t>function</w:t>
      </w:r>
      <w:r>
        <w:t xml:space="preserve">. Given the application name, children and </w:t>
      </w:r>
      <w:r w:rsidR="006F731D">
        <w:t>supervision strategy, a supervision tree will be started for all the children. The supervision strategy tells the supervisor how to handle restarting crashed processes with the default being ‘one-for-one’ where if a child process crashes, only that process is restarted.</w:t>
      </w:r>
      <w:r w:rsidR="002B39DE">
        <w:t xml:space="preserve"> Finally, if parameters to join a network are present in the application parameters, the </w:t>
      </w:r>
      <w:r w:rsidR="002B39DE">
        <w:rPr>
          <w:i/>
          <w:iCs/>
        </w:rPr>
        <w:t xml:space="preserve">join() </w:t>
      </w:r>
      <w:r w:rsidR="002B39DE">
        <w:t>function will be invoked.</w:t>
      </w:r>
    </w:p>
    <w:p w:rsidR="001F635D" w:rsidRDefault="001F635D" w:rsidP="0082591B">
      <w:r>
        <w:t xml:space="preserve">Other functions in this layer are a </w:t>
      </w:r>
      <w:r>
        <w:rPr>
          <w:i/>
          <w:iCs/>
        </w:rPr>
        <w:t>stop()</w:t>
      </w:r>
      <w:r>
        <w:t xml:space="preserve"> function which calls </w:t>
      </w:r>
      <w:r>
        <w:rPr>
          <w:i/>
          <w:iCs/>
        </w:rPr>
        <w:t>Supervisor.stop()</w:t>
      </w:r>
      <w:r w:rsidR="0088025D">
        <w:t xml:space="preserve"> to</w:t>
      </w:r>
      <w:r>
        <w:t xml:space="preserve"> halt all child processes. And the </w:t>
      </w:r>
      <w:r>
        <w:rPr>
          <w:i/>
          <w:iCs/>
        </w:rPr>
        <w:t>lookup()</w:t>
      </w:r>
      <w:r>
        <w:t xml:space="preserve"> function </w:t>
      </w:r>
      <w:r w:rsidR="001C62C3">
        <w:t>that</w:t>
      </w:r>
      <w:r>
        <w:t xml:space="preserve"> applications utilizing the Chord library use to </w:t>
      </w:r>
      <w:r w:rsidR="00B65AC2">
        <w:t>map a key to a node</w:t>
      </w:r>
      <w:r>
        <w:t xml:space="preserve">. One interesting challenge faced implementing the lookup function was getting the reference to the node in the system. The application’s </w:t>
      </w:r>
      <w:r>
        <w:rPr>
          <w:i/>
          <w:iCs/>
        </w:rPr>
        <w:t>start()</w:t>
      </w:r>
      <w:r>
        <w:t xml:space="preserve"> method returned only a supervisor ID and kept no state so a way to keep track of the node reference had to be found. The first possible solution was using Elixir’s registry module: a key-value store mapping names to process IDs. What limited using this was the nature of GenServer processes</w:t>
      </w:r>
      <w:r w:rsidR="00291D39">
        <w:t xml:space="preserve"> that</w:t>
      </w:r>
      <w:r>
        <w:t xml:space="preserve"> if they restart</w:t>
      </w:r>
      <w:r w:rsidR="00291D39">
        <w:t>, the</w:t>
      </w:r>
      <w:r>
        <w:t xml:space="preserve"> process will have a different PID rendering that registry entry inaccurate. An alternative to registries is agents which are an abstraction around state </w:t>
      </w:r>
      <w:r w:rsidR="00F93B23">
        <w:t>and are</w:t>
      </w:r>
      <w:r>
        <w:t xml:space="preserve"> accessed either by the same process at various points</w:t>
      </w:r>
      <w:r w:rsidR="00A43575">
        <w:t xml:space="preserve"> in time</w:t>
      </w:r>
      <w:r>
        <w:t xml:space="preserve"> or by multiple processes. A custom Agent called StateAgent, with </w:t>
      </w:r>
      <w:r>
        <w:rPr>
          <w:i/>
          <w:iCs/>
        </w:rPr>
        <w:t xml:space="preserve">get() </w:t>
      </w:r>
      <w:r>
        <w:t>and</w:t>
      </w:r>
      <w:r>
        <w:rPr>
          <w:i/>
          <w:iCs/>
        </w:rPr>
        <w:t xml:space="preserve"> put() </w:t>
      </w:r>
      <w:r>
        <w:t>functions, was created and gets passed alongside the node and</w:t>
      </w:r>
      <w:r w:rsidR="00B84ED7">
        <w:t xml:space="preserve"> </w:t>
      </w:r>
      <w:r>
        <w:t>communication layer to the supervisor.</w:t>
      </w:r>
    </w:p>
    <w:p w:rsidR="001F635D" w:rsidRDefault="001F635D" w:rsidP="0082591B"/>
    <w:p w:rsidR="00FB3048" w:rsidRDefault="00581F57" w:rsidP="0082591B">
      <w:r>
        <w:t xml:space="preserve">To run the application in simulation mode, </w:t>
      </w:r>
      <w:r w:rsidR="00B25403">
        <w:t xml:space="preserve">the variable </w:t>
      </w:r>
      <w:r w:rsidR="00B25403" w:rsidRPr="00B25403">
        <w:rPr>
          <w:i/>
          <w:iCs/>
        </w:rPr>
        <w:t>simulation: true</w:t>
      </w:r>
      <w:r w:rsidR="00B25403">
        <w:rPr>
          <w:i/>
          <w:iCs/>
        </w:rPr>
        <w:t xml:space="preserve"> </w:t>
      </w:r>
      <w:r w:rsidR="00B25403">
        <w:t>is added to either the config.exs file</w:t>
      </w:r>
      <w:r w:rsidR="00E63317">
        <w:t xml:space="preserve"> before running the application</w:t>
      </w:r>
      <w:r w:rsidR="00B25403">
        <w:t xml:space="preserve"> or</w:t>
      </w:r>
      <w:r w:rsidR="00E63317">
        <w:t xml:space="preserve"> using</w:t>
      </w:r>
      <w:r w:rsidR="00B25403">
        <w:t xml:space="preserve"> </w:t>
      </w:r>
      <w:r w:rsidR="00B25403">
        <w:rPr>
          <w:i/>
          <w:iCs/>
        </w:rPr>
        <w:lastRenderedPageBreak/>
        <w:t>Application.put_env()</w:t>
      </w:r>
      <w:r w:rsidR="00B25403">
        <w:t xml:space="preserve"> at run-time (this function is used later in testing).</w:t>
      </w:r>
      <w:r w:rsidR="00B86CBF">
        <w:t xml:space="preserve"> </w:t>
      </w:r>
      <w:r w:rsidR="00A25AE3">
        <w:t>In s</w:t>
      </w:r>
      <w:r w:rsidR="00E63317">
        <w:t>imulation mode</w:t>
      </w:r>
      <w:r w:rsidR="00A25AE3">
        <w:t>,</w:t>
      </w:r>
      <w:r w:rsidR="00B86CBF">
        <w:t xml:space="preserve"> only node processes are passed to the supervisor</w:t>
      </w:r>
      <w:r w:rsidR="00436A0F">
        <w:t xml:space="preserve"> with</w:t>
      </w:r>
      <w:r w:rsidR="00B86CBF">
        <w:t xml:space="preserve"> the number of nodes being the </w:t>
      </w:r>
      <w:r w:rsidR="00B86CBF" w:rsidRPr="00B86CBF">
        <w:rPr>
          <w:i/>
          <w:iCs/>
        </w:rPr>
        <w:t>network_size</w:t>
      </w:r>
      <w:r w:rsidR="00B86CBF">
        <w:t xml:space="preserve"> environment variable.</w:t>
      </w:r>
      <w:r w:rsidR="00277FC6">
        <w:t xml:space="preserve"> The JSON_RPC server is not started as nodes will use the simulation communication module instead which uses built-in Elixir inter-process communication.</w:t>
      </w:r>
    </w:p>
    <w:p w:rsidR="00F91D9B" w:rsidRDefault="00F91D9B" w:rsidP="00F91D9B">
      <w:pPr>
        <w:pStyle w:val="Heading1"/>
        <w:numPr>
          <w:ilvl w:val="0"/>
          <w:numId w:val="4"/>
        </w:numPr>
      </w:pPr>
      <w:bookmarkStart w:id="38" w:name="_Toc48667845"/>
      <w:r>
        <w:lastRenderedPageBreak/>
        <w:t>Testing</w:t>
      </w:r>
      <w:bookmarkEnd w:id="38"/>
    </w:p>
    <w:p w:rsidR="001A716E" w:rsidRDefault="0002777D" w:rsidP="0002777D">
      <w:r>
        <w:t>When developing the application modules, I took a test</w:t>
      </w:r>
      <w:r w:rsidR="002E4765">
        <w:t>-</w:t>
      </w:r>
      <w:r>
        <w:t>driven development approach</w:t>
      </w:r>
      <w:r w:rsidR="003B5430">
        <w:t>, using</w:t>
      </w:r>
      <w:r w:rsidR="002E4765">
        <w:t xml:space="preserve"> </w:t>
      </w:r>
      <w:r w:rsidR="003B5430">
        <w:t>u</w:t>
      </w:r>
      <w:r w:rsidR="00502513">
        <w:t xml:space="preserve">nit tests </w:t>
      </w:r>
      <w:r w:rsidR="001F7E79">
        <w:t xml:space="preserve">done </w:t>
      </w:r>
      <w:r w:rsidR="00502513">
        <w:t xml:space="preserve">for the Chord node </w:t>
      </w:r>
      <w:r w:rsidR="001F7E79">
        <w:t xml:space="preserve">and storage </w:t>
      </w:r>
      <w:r w:rsidR="00502513">
        <w:t>module</w:t>
      </w:r>
      <w:r w:rsidR="001F7E79">
        <w:t>s</w:t>
      </w:r>
      <w:r w:rsidR="00502513">
        <w:t xml:space="preserve"> </w:t>
      </w:r>
      <w:r w:rsidR="003B5430">
        <w:t>to</w:t>
      </w:r>
      <w:r w:rsidR="00502513">
        <w:t xml:space="preserve"> validat</w:t>
      </w:r>
      <w:r w:rsidR="003B5430">
        <w:t>e</w:t>
      </w:r>
      <w:r w:rsidR="00502513">
        <w:t xml:space="preserve"> </w:t>
      </w:r>
      <w:r w:rsidR="001F7E79">
        <w:t>that functions gave the correct outputs. However, peer-to-peer networks can only be effectively evaluated when tested at a large enough scale. I chose to replicate two tests from</w:t>
      </w:r>
      <w:r w:rsidR="005364D3">
        <w:t xml:space="preserve"> </w:t>
      </w:r>
      <w:r w:rsidR="001F7E79">
        <w:t>the Chord paper and evaluate the performance of this project’s implementation against the results of those tests</w:t>
      </w:r>
      <w:r w:rsidR="00CD7582">
        <w:t>, the two tests being load balance of keys across a network and query path lengths. This section will give a description of how the two tests measure a network and compare the results from the Chord paper against those collected in my tests.</w:t>
      </w:r>
      <w:r w:rsidR="00E00DAF">
        <w:t xml:space="preserve"> It is worth noting that the tests conducted in the paper are with the assumption that virtual node functionality is implemented. However due to time constraints, this functionality is not present in this project implementation, thus performance </w:t>
      </w:r>
      <w:r w:rsidR="005D4EA9">
        <w:t>from</w:t>
      </w:r>
      <w:r w:rsidR="00E00DAF">
        <w:t xml:space="preserve"> test</w:t>
      </w:r>
      <w:r w:rsidR="005D4EA9">
        <w:t>s</w:t>
      </w:r>
      <w:r w:rsidR="00E00DAF">
        <w:t xml:space="preserve"> might not be as </w:t>
      </w:r>
      <w:r w:rsidR="005D4EA9">
        <w:t>good</w:t>
      </w:r>
      <w:r w:rsidR="00E00DAF">
        <w:t xml:space="preserve"> as th</w:t>
      </w:r>
      <w:r w:rsidR="005D4EA9">
        <w:t xml:space="preserve">ose from </w:t>
      </w:r>
      <w:r w:rsidR="00E00DAF">
        <w:t>Chord paper</w:t>
      </w:r>
      <w:r w:rsidR="005D4EA9">
        <w:t>.</w:t>
      </w:r>
      <w:r w:rsidR="00C14211">
        <w:t xml:space="preserve"> </w:t>
      </w:r>
    </w:p>
    <w:p w:rsidR="001A716E" w:rsidRDefault="001A716E" w:rsidP="0002777D"/>
    <w:p w:rsidR="00892063" w:rsidRPr="00D31FAD" w:rsidRDefault="00C14211" w:rsidP="0002777D">
      <w:r>
        <w:t xml:space="preserve">The functions for the tests described below can be found in </w:t>
      </w:r>
      <w:r>
        <w:rPr>
          <w:i/>
          <w:iCs/>
        </w:rPr>
        <w:t>lib/simulations/test_simulations.ex</w:t>
      </w:r>
      <w:r>
        <w:t xml:space="preserve"> </w:t>
      </w:r>
      <w:r w:rsidR="00624F9F">
        <w:t>accessible through</w:t>
      </w:r>
      <w:r>
        <w:t xml:space="preserve"> the Elixir shell</w:t>
      </w:r>
      <w:r w:rsidR="00624F9F">
        <w:t xml:space="preserve"> </w:t>
      </w:r>
      <w:r w:rsidR="003379B6">
        <w:t xml:space="preserve">by entering </w:t>
      </w:r>
      <w:r w:rsidR="003379B6">
        <w:rPr>
          <w:i/>
          <w:iCs/>
        </w:rPr>
        <w:t xml:space="preserve">iex -S mix </w:t>
      </w:r>
      <w:r w:rsidR="003379B6">
        <w:t>in a terminal</w:t>
      </w:r>
      <w:r w:rsidR="00235447">
        <w:t xml:space="preserve"> </w:t>
      </w:r>
      <w:r w:rsidR="00624F9F">
        <w:t>set to the project root directory</w:t>
      </w:r>
      <w:r>
        <w:t>.</w:t>
      </w:r>
      <w:r w:rsidR="001A716E">
        <w:t xml:space="preserve"> This module contains a function called </w:t>
      </w:r>
      <w:r w:rsidR="001A716E">
        <w:rPr>
          <w:i/>
          <w:iCs/>
        </w:rPr>
        <w:t>bootstrap_network()</w:t>
      </w:r>
      <w:r w:rsidR="001A716E">
        <w:t xml:space="preserve"> to start up a Chord network in simulation mode.</w:t>
      </w:r>
      <w:r w:rsidR="001F07B3">
        <w:t xml:space="preserve"> The function takes the network size and a </w:t>
      </w:r>
      <w:r w:rsidR="00F71444">
        <w:t xml:space="preserve">node </w:t>
      </w:r>
      <w:r w:rsidR="001F07B3">
        <w:t>stabilization interval period as input and sets these in the application environment variables.</w:t>
      </w:r>
      <w:r w:rsidR="00D31FAD">
        <w:t xml:space="preserve"> Adding nodes into the network is done in the </w:t>
      </w:r>
      <w:r w:rsidR="00D31FAD">
        <w:rPr>
          <w:i/>
          <w:iCs/>
        </w:rPr>
        <w:t xml:space="preserve">join_network() </w:t>
      </w:r>
      <w:r w:rsidR="00D31FAD">
        <w:t xml:space="preserve">function where for each node </w:t>
      </w:r>
      <w:r w:rsidR="00D31FAD">
        <w:rPr>
          <w:i/>
          <w:iCs/>
        </w:rPr>
        <w:t>N</w:t>
      </w:r>
      <w:r w:rsidR="00D31FAD">
        <w:t xml:space="preserve"> in a list, a random node ID </w:t>
      </w:r>
      <w:r w:rsidR="00D31FAD">
        <w:rPr>
          <w:i/>
          <w:iCs/>
        </w:rPr>
        <w:t>R</w:t>
      </w:r>
      <w:r w:rsidR="00D31FAD">
        <w:t xml:space="preserve"> is picked from the list and the </w:t>
      </w:r>
      <w:r w:rsidR="00D31FAD">
        <w:rPr>
          <w:i/>
          <w:iCs/>
        </w:rPr>
        <w:t xml:space="preserve">join() </w:t>
      </w:r>
      <w:r w:rsidR="00D31FAD">
        <w:t>function call is made by N to R.</w:t>
      </w:r>
    </w:p>
    <w:p w:rsidR="00892063" w:rsidRDefault="00892063" w:rsidP="00065052">
      <w:pPr>
        <w:pStyle w:val="Heading2"/>
        <w:numPr>
          <w:ilvl w:val="0"/>
          <w:numId w:val="0"/>
        </w:numPr>
        <w:ind w:left="216"/>
      </w:pPr>
      <w:r>
        <w:t xml:space="preserve">6.1 </w:t>
      </w:r>
      <w:r w:rsidR="00065052">
        <w:t>Load balance</w:t>
      </w:r>
    </w:p>
    <w:p w:rsidR="00065052" w:rsidRDefault="00065052" w:rsidP="00065052">
      <w:r>
        <w:t>The test in Section V(</w:t>
      </w:r>
      <w:r w:rsidR="0081716A">
        <w:t>B</w:t>
      </w:r>
      <w:r>
        <w:t xml:space="preserve">) of the Chord paper looks at the Chord’s consistent hashing </w:t>
      </w:r>
      <w:r w:rsidR="00167777">
        <w:t>performance with respect to even allocation of keys to nodes in a network.</w:t>
      </w:r>
      <w:r w:rsidR="009A258F">
        <w:t xml:space="preserve"> Given a network of N nodes and K keys, the authors of Chord aimed for a key distribution of around </w:t>
      </w:r>
      <w:r w:rsidR="009A258F" w:rsidRPr="009A258F">
        <w:rPr>
          <w:i/>
          <w:iCs/>
        </w:rPr>
        <w:t>N/K</w:t>
      </w:r>
      <w:r w:rsidR="009A258F">
        <w:t xml:space="preserve"> per node. </w:t>
      </w:r>
      <w:r w:rsidR="00730B22">
        <w:t>To test the load balance, the Chord paper</w:t>
      </w:r>
      <w:r w:rsidR="005F00CD">
        <w:t xml:space="preserve"> </w:t>
      </w:r>
      <w:r w:rsidR="005F00CD">
        <w:fldChar w:fldCharType="begin" w:fldLock="1"/>
      </w:r>
      <w:r w:rsidR="00DF2C15">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5F00CD">
        <w:fldChar w:fldCharType="separate"/>
      </w:r>
      <w:r w:rsidR="005F00CD" w:rsidRPr="005F00CD">
        <w:rPr>
          <w:noProof/>
        </w:rPr>
        <w:t>[9]</w:t>
      </w:r>
      <w:r w:rsidR="005F00CD">
        <w:fldChar w:fldCharType="end"/>
      </w:r>
      <w:r w:rsidR="00730B22">
        <w:t xml:space="preserve"> uses a network of 10,000</w:t>
      </w:r>
      <w:r w:rsidR="00730B22">
        <w:rPr>
          <w:vertAlign w:val="superscript"/>
        </w:rPr>
        <w:t xml:space="preserve"> </w:t>
      </w:r>
      <w:r w:rsidR="00730B22">
        <w:t>nodes while varying the total number of keys, ranging from 100,00</w:t>
      </w:r>
      <w:r w:rsidR="003B5430">
        <w:t>0</w:t>
      </w:r>
      <w:r w:rsidR="00730B22">
        <w:rPr>
          <w:vertAlign w:val="superscript"/>
        </w:rPr>
        <w:t xml:space="preserve"> </w:t>
      </w:r>
      <w:r w:rsidR="00730B22">
        <w:t>to 1,000,000 keys incrementing by 100,000 for each run.</w:t>
      </w:r>
      <w:r w:rsidR="005F00CD">
        <w:t xml:space="preserve"> Each increment was run 20 times with a random set of keys with the key count for each node measured.</w:t>
      </w:r>
    </w:p>
    <w:p w:rsidR="001A716E" w:rsidRDefault="001A716E" w:rsidP="00065052"/>
    <w:p w:rsidR="001A716E" w:rsidRDefault="00242E72" w:rsidP="00065052">
      <w:r>
        <w:t xml:space="preserve">The test logic is split into two functions with the first being </w:t>
      </w:r>
      <w:r>
        <w:rPr>
          <w:i/>
          <w:iCs/>
        </w:rPr>
        <w:t>run_load_balance</w:t>
      </w:r>
      <w:r w:rsidR="008C05FC">
        <w:rPr>
          <w:i/>
          <w:iCs/>
        </w:rPr>
        <w:t>_simulation</w:t>
      </w:r>
      <w:r>
        <w:rPr>
          <w:i/>
          <w:iCs/>
        </w:rPr>
        <w:t>().</w:t>
      </w:r>
      <w:r>
        <w:t xml:space="preserve"> </w:t>
      </w:r>
      <w:r w:rsidR="00F71444">
        <w:t xml:space="preserve">A network of 10,000 nodes is started as described in the Chord paper. The function takes </w:t>
      </w:r>
      <w:r w:rsidR="00F71444">
        <w:rPr>
          <w:i/>
          <w:iCs/>
        </w:rPr>
        <w:t>stabilize_wait_time</w:t>
      </w:r>
      <w:r w:rsidR="0013473D">
        <w:rPr>
          <w:i/>
          <w:iCs/>
        </w:rPr>
        <w:t xml:space="preserve"> </w:t>
      </w:r>
      <w:r w:rsidR="0013473D">
        <w:t>(in seconds)</w:t>
      </w:r>
      <w:r w:rsidR="00F71444">
        <w:rPr>
          <w:i/>
          <w:iCs/>
        </w:rPr>
        <w:t xml:space="preserve"> </w:t>
      </w:r>
      <w:r w:rsidR="00F71444">
        <w:t xml:space="preserve">as an argument which is the time the function waits for the Chord network to stabilize before running the test. The second argument is </w:t>
      </w:r>
      <w:r w:rsidR="00F71444">
        <w:rPr>
          <w:i/>
          <w:iCs/>
        </w:rPr>
        <w:t>interval_period</w:t>
      </w:r>
      <w:r w:rsidR="00F71444">
        <w:t xml:space="preserve"> which is passed to the </w:t>
      </w:r>
      <w:r w:rsidR="00F71444">
        <w:rPr>
          <w:i/>
          <w:iCs/>
        </w:rPr>
        <w:t>bootstrap_network()</w:t>
      </w:r>
      <w:r w:rsidR="00F71444">
        <w:t xml:space="preserve"> function.</w:t>
      </w:r>
      <w:r w:rsidR="0013473D">
        <w:t xml:space="preserve"> After waiting for the given stabilization_wait_time, </w:t>
      </w:r>
      <w:r w:rsidR="000D698F">
        <w:t>the keys are inserted to the network and key counts are collected from all the nodes.</w:t>
      </w:r>
      <w:r w:rsidR="00857B31">
        <w:t xml:space="preserve"> To run this test, the command </w:t>
      </w:r>
      <w:r w:rsidR="00857B31" w:rsidRPr="00857B31">
        <w:rPr>
          <w:i/>
          <w:iCs/>
        </w:rPr>
        <w:t>TestSimulations.test_load_balance</w:t>
      </w:r>
      <w:r w:rsidR="00857B31">
        <w:t xml:space="preserve"> is </w:t>
      </w:r>
      <w:r w:rsidR="00530214">
        <w:t>run</w:t>
      </w:r>
      <w:r w:rsidR="00857B31">
        <w:t xml:space="preserve"> in the Elixir shell</w:t>
      </w:r>
      <w:r w:rsidR="005D6E45">
        <w:t xml:space="preserve">. This function will run </w:t>
      </w:r>
      <w:r w:rsidR="005D6E45">
        <w:rPr>
          <w:i/>
          <w:iCs/>
        </w:rPr>
        <w:t xml:space="preserve">run_load_balance_simulation() </w:t>
      </w:r>
      <w:r w:rsidR="005D6E45">
        <w:t xml:space="preserve">twenty times, saving key counts to a file, and will run the twenty iterations </w:t>
      </w:r>
      <w:r w:rsidR="00530214">
        <w:t>in</w:t>
      </w:r>
      <w:r w:rsidR="005D6E45">
        <w:t xml:space="preserve"> the range 10</w:t>
      </w:r>
      <w:r w:rsidR="005D6E45">
        <w:rPr>
          <w:vertAlign w:val="superscript"/>
        </w:rPr>
        <w:t xml:space="preserve">5 </w:t>
      </w:r>
      <w:r w:rsidR="005D6E45">
        <w:t>to 10</w:t>
      </w:r>
      <w:r w:rsidR="005D6E45">
        <w:rPr>
          <w:vertAlign w:val="superscript"/>
        </w:rPr>
        <w:t>6</w:t>
      </w:r>
      <w:r w:rsidR="005D6E45">
        <w:t>.</w:t>
      </w:r>
    </w:p>
    <w:p w:rsidR="0099027C" w:rsidRDefault="003929CB" w:rsidP="0099027C">
      <w:pPr>
        <w:pBdr>
          <w:between w:val="single" w:sz="4" w:space="1" w:color="auto"/>
        </w:pBdr>
      </w:pPr>
      <w:r>
        <w:rPr>
          <w:noProof/>
        </w:rPr>
        <w:lastRenderedPageBreak/>
        <mc:AlternateContent>
          <mc:Choice Requires="wpg">
            <w:drawing>
              <wp:anchor distT="0" distB="0" distL="114300" distR="114300" simplePos="0" relativeHeight="251744256" behindDoc="0" locked="0" layoutInCell="1" allowOverlap="1">
                <wp:simplePos x="0" y="0"/>
                <wp:positionH relativeFrom="column">
                  <wp:posOffset>-965727</wp:posOffset>
                </wp:positionH>
                <wp:positionV relativeFrom="paragraph">
                  <wp:posOffset>431</wp:posOffset>
                </wp:positionV>
                <wp:extent cx="6758245" cy="3225800"/>
                <wp:effectExtent l="0" t="0" r="5080" b="0"/>
                <wp:wrapTopAndBottom/>
                <wp:docPr id="89" name="Group 89"/>
                <wp:cNvGraphicFramePr/>
                <a:graphic xmlns:a="http://schemas.openxmlformats.org/drawingml/2006/main">
                  <a:graphicData uri="http://schemas.microsoft.com/office/word/2010/wordprocessingGroup">
                    <wpg:wgp>
                      <wpg:cNvGrpSpPr/>
                      <wpg:grpSpPr>
                        <a:xfrm>
                          <a:off x="0" y="0"/>
                          <a:ext cx="6758245" cy="3225800"/>
                          <a:chOff x="0" y="0"/>
                          <a:chExt cx="6758245" cy="3225800"/>
                        </a:xfrm>
                      </wpg:grpSpPr>
                      <wpg:grpSp>
                        <wpg:cNvPr id="86" name="Group 86"/>
                        <wpg:cNvGrpSpPr/>
                        <wpg:grpSpPr>
                          <a:xfrm>
                            <a:off x="0" y="0"/>
                            <a:ext cx="6715903" cy="2770505"/>
                            <a:chOff x="0" y="0"/>
                            <a:chExt cx="6715903" cy="2770505"/>
                          </a:xfrm>
                        </wpg:grpSpPr>
                        <pic:pic xmlns:pic="http://schemas.openxmlformats.org/drawingml/2006/picture">
                          <pic:nvPicPr>
                            <pic:cNvPr id="73" name="Picture 73" descr="A close up of a device&#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3692525" cy="2770505"/>
                            </a:xfrm>
                            <a:prstGeom prst="rect">
                              <a:avLst/>
                            </a:prstGeom>
                          </pic:spPr>
                        </pic:pic>
                        <pic:pic xmlns:pic="http://schemas.openxmlformats.org/drawingml/2006/picture">
                          <pic:nvPicPr>
                            <pic:cNvPr id="74" name="Picture 74" descr="A screenshot of a cell phone&#10;&#10;Description automatically generated"/>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3528203" y="69012"/>
                              <a:ext cx="3187700" cy="2388870"/>
                            </a:xfrm>
                            <a:prstGeom prst="rect">
                              <a:avLst/>
                            </a:prstGeom>
                          </pic:spPr>
                        </pic:pic>
                      </wpg:grpSp>
                      <wps:wsp>
                        <wps:cNvPr id="88" name="Text Box 88"/>
                        <wps:cNvSpPr txBox="1"/>
                        <wps:spPr>
                          <a:xfrm>
                            <a:off x="43120" y="2743200"/>
                            <a:ext cx="6715125" cy="482600"/>
                          </a:xfrm>
                          <a:prstGeom prst="rect">
                            <a:avLst/>
                          </a:prstGeom>
                          <a:solidFill>
                            <a:prstClr val="white"/>
                          </a:solidFill>
                          <a:ln>
                            <a:noFill/>
                          </a:ln>
                        </wps:spPr>
                        <wps:txbx>
                          <w:txbxContent>
                            <w:p w:rsidR="002D242A" w:rsidRPr="000C50F1" w:rsidRDefault="002D242A" w:rsidP="003929CB">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20</w:t>
                              </w:r>
                              <w:r>
                                <w:fldChar w:fldCharType="end"/>
                              </w:r>
                              <w:r>
                                <w:t xml:space="preserve">: </w:t>
                              </w:r>
                              <w:r w:rsidR="00D75C7C">
                                <w:t>N</w:t>
                              </w:r>
                              <w:r>
                                <w:t>etwork load balance in the project implementation (left) vs. results from</w:t>
                              </w:r>
                              <w:r w:rsidR="002B345E">
                                <w:t xml:space="preserve"> Fig.8(a) of</w:t>
                              </w:r>
                              <w:r>
                                <w:t xml:space="preserve"> the Chord paper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9" o:spid="_x0000_s1109" style="position:absolute;margin-left:-76.05pt;margin-top:.05pt;width:532.15pt;height:254pt;z-index:251744256" coordsize="67582,32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">
                <v:group id="Group 86" o:spid="_x0000_s1110" style="position:absolute;width:67159;height:27705" coordsize="67159,27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Picture 73" o:spid="_x0000_s1111" type="#_x0000_t75" alt="A close up of a device&#10;&#10;Description automatically generated" style="position:absolute;width:36925;height:277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">
                    <v:imagedata r:id="rId46" o:title="A close up of a device&#10;&#10;Description automatically generated"/>
                  </v:shape>
                  <v:shape id="Picture 74" o:spid="_x0000_s1112" type="#_x0000_t75" alt="A screenshot of a cell phone&#10;&#10;Description automatically generated" style="position:absolute;left:35282;top:690;width:31877;height:238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">
                    <v:imagedata r:id="rId47" o:title="A screenshot of a cell phone&#10;&#10;Description automatically generated"/>
                  </v:shape>
                </v:group>
                <v:shape id="Text Box 88" o:spid="_x0000_s1113" type="#_x0000_t202" style="position:absolute;left:431;top:27432;width:67151;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" stroked="f">
                  <v:textbox style="mso-fit-shape-to-text:t" inset="0,0,0,0">
                    <w:txbxContent>
                      <w:p w:rsidR="002D242A" w:rsidRPr="000C50F1" w:rsidRDefault="002D242A" w:rsidP="003929CB">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D75C7C">
                          <w:rPr>
                            <w:noProof/>
                          </w:rPr>
                          <w:t>20</w:t>
                        </w:r>
                        <w:r>
                          <w:fldChar w:fldCharType="end"/>
                        </w:r>
                        <w:r>
                          <w:t xml:space="preserve">: </w:t>
                        </w:r>
                        <w:r w:rsidR="00D75C7C">
                          <w:t>N</w:t>
                        </w:r>
                        <w:r>
                          <w:t>etwork load balance in the project implementation (left) vs. results from</w:t>
                        </w:r>
                        <w:r w:rsidR="002B345E">
                          <w:t xml:space="preserve"> Fig.8(a) of</w:t>
                        </w:r>
                        <w:r>
                          <w:t xml:space="preserve"> the Chord paper (right)</w:t>
                        </w:r>
                      </w:p>
                    </w:txbxContent>
                  </v:textbox>
                </v:shape>
                <w10:wrap type="topAndBottom"/>
              </v:group>
            </w:pict>
          </mc:Fallback>
        </mc:AlternateContent>
      </w:r>
      <w:r w:rsidR="008E0C94">
        <w:t>The result chart above from the Chord paper shows the mean, 1</w:t>
      </w:r>
      <w:r w:rsidR="008E0C94" w:rsidRPr="008E0C94">
        <w:rPr>
          <w:vertAlign w:val="superscript"/>
        </w:rPr>
        <w:t>st</w:t>
      </w:r>
      <w:r w:rsidR="008E0C94">
        <w:t xml:space="preserve"> and 99</w:t>
      </w:r>
      <w:r w:rsidR="008E0C94" w:rsidRPr="008E0C94">
        <w:rPr>
          <w:vertAlign w:val="superscript"/>
        </w:rPr>
        <w:t>th</w:t>
      </w:r>
      <w:r w:rsidR="008E0C94">
        <w:t xml:space="preserve"> percentile of the key count per node and from it, we can see the key counts increasing in linear relation to the total number of keys in the network.</w:t>
      </w:r>
      <w:r w:rsidR="001218AA">
        <w:t xml:space="preserve"> However, there is also a large variation between the 1</w:t>
      </w:r>
      <w:r w:rsidR="001218AA" w:rsidRPr="001218AA">
        <w:rPr>
          <w:vertAlign w:val="superscript"/>
        </w:rPr>
        <w:t>st</w:t>
      </w:r>
      <w:r w:rsidR="001218AA">
        <w:t xml:space="preserve"> and 99</w:t>
      </w:r>
      <w:r w:rsidR="001218AA" w:rsidRPr="001218AA">
        <w:rPr>
          <w:vertAlign w:val="superscript"/>
        </w:rPr>
        <w:t>th</w:t>
      </w:r>
      <w:r w:rsidR="001218AA">
        <w:t xml:space="preserve"> percentiles for each value.</w:t>
      </w:r>
      <w:r w:rsidR="0099027C">
        <w:t xml:space="preserve"> It is worth noting that due to computational </w:t>
      </w:r>
      <w:r w:rsidR="00BF58D2">
        <w:t>limitations</w:t>
      </w:r>
      <w:r w:rsidR="0099027C">
        <w:t>, the version of the experiment carried out for this project only went up to 900,000 keys.</w:t>
      </w:r>
      <w:r w:rsidR="001218AA">
        <w:t xml:space="preserve"> </w:t>
      </w:r>
      <w:r w:rsidR="00D60108">
        <w:t>T</w:t>
      </w:r>
      <w:r w:rsidR="001218AA">
        <w:t>he results from testing this project’s implementation show that the 1</w:t>
      </w:r>
      <w:r w:rsidR="001218AA" w:rsidRPr="001218AA">
        <w:rPr>
          <w:vertAlign w:val="superscript"/>
        </w:rPr>
        <w:t>st</w:t>
      </w:r>
      <w:r w:rsidR="001218AA">
        <w:t xml:space="preserve"> and 99</w:t>
      </w:r>
      <w:r w:rsidR="001218AA" w:rsidRPr="001218AA">
        <w:rPr>
          <w:vertAlign w:val="superscript"/>
        </w:rPr>
        <w:t>th</w:t>
      </w:r>
      <w:r w:rsidR="001218AA">
        <w:t xml:space="preserve"> percentile ranges are much smaller that the Chord authors’ experiment. Additionally, the means for each result</w:t>
      </w:r>
      <w:r w:rsidR="00FA7140">
        <w:t xml:space="preserve"> follow </w:t>
      </w:r>
      <w:r w:rsidR="001218AA">
        <w:t xml:space="preserve">the same linear increase </w:t>
      </w:r>
      <w:r w:rsidR="00FA7140">
        <w:t>while having</w:t>
      </w:r>
      <w:r w:rsidR="001218AA">
        <w:t xml:space="preserve"> many outlier values, represented by circles in the diagram.</w:t>
      </w:r>
      <w:r w:rsidR="00FA7140">
        <w:t xml:space="preserve"> As the large size of outlier values affects the scale of the diagram, the mean key counts are shown </w:t>
      </w:r>
      <w:r w:rsidR="00955590">
        <w:t>below.</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680"/>
        <w:gridCol w:w="3680"/>
      </w:tblGrid>
      <w:tr w:rsidR="0099027C" w:rsidTr="0099027C">
        <w:trPr>
          <w:jc w:val="center"/>
        </w:trPr>
        <w:tc>
          <w:tcPr>
            <w:tcW w:w="3680" w:type="dxa"/>
          </w:tcPr>
          <w:p w:rsidR="0099027C" w:rsidRPr="0099027C" w:rsidRDefault="0099027C" w:rsidP="003929CB">
            <w:pPr>
              <w:rPr>
                <w:b/>
                <w:bCs/>
              </w:rPr>
            </w:pPr>
            <w:r w:rsidRPr="0099027C">
              <w:rPr>
                <w:b/>
                <w:bCs/>
              </w:rPr>
              <w:t>Total Number of Keys (x 100,000)</w:t>
            </w:r>
          </w:p>
        </w:tc>
        <w:tc>
          <w:tcPr>
            <w:tcW w:w="3680" w:type="dxa"/>
          </w:tcPr>
          <w:p w:rsidR="0099027C" w:rsidRPr="0099027C" w:rsidRDefault="0099027C" w:rsidP="003929CB">
            <w:pPr>
              <w:rPr>
                <w:b/>
                <w:bCs/>
              </w:rPr>
            </w:pPr>
            <w:r w:rsidRPr="0099027C">
              <w:rPr>
                <w:b/>
                <w:bCs/>
              </w:rPr>
              <w:t>Mean key count</w:t>
            </w:r>
          </w:p>
        </w:tc>
      </w:tr>
      <w:tr w:rsidR="0099027C" w:rsidTr="0099027C">
        <w:trPr>
          <w:jc w:val="center"/>
        </w:trPr>
        <w:tc>
          <w:tcPr>
            <w:tcW w:w="3680" w:type="dxa"/>
          </w:tcPr>
          <w:p w:rsidR="0099027C" w:rsidRDefault="0099027C" w:rsidP="0099027C">
            <w:pPr>
              <w:jc w:val="center"/>
            </w:pPr>
            <w:r>
              <w:t>1</w:t>
            </w:r>
          </w:p>
        </w:tc>
        <w:tc>
          <w:tcPr>
            <w:tcW w:w="3680" w:type="dxa"/>
          </w:tcPr>
          <w:p w:rsidR="0099027C" w:rsidRDefault="0099027C" w:rsidP="003929CB">
            <w:r>
              <w:t>10</w:t>
            </w:r>
          </w:p>
        </w:tc>
      </w:tr>
      <w:tr w:rsidR="0099027C" w:rsidTr="0099027C">
        <w:trPr>
          <w:jc w:val="center"/>
        </w:trPr>
        <w:tc>
          <w:tcPr>
            <w:tcW w:w="3680" w:type="dxa"/>
          </w:tcPr>
          <w:p w:rsidR="0099027C" w:rsidRDefault="0099027C" w:rsidP="0099027C">
            <w:pPr>
              <w:jc w:val="center"/>
            </w:pPr>
            <w:r>
              <w:t>2</w:t>
            </w:r>
          </w:p>
        </w:tc>
        <w:tc>
          <w:tcPr>
            <w:tcW w:w="3680" w:type="dxa"/>
          </w:tcPr>
          <w:p w:rsidR="0099027C" w:rsidRDefault="0099027C" w:rsidP="003929CB">
            <w:r>
              <w:t>20</w:t>
            </w:r>
          </w:p>
        </w:tc>
      </w:tr>
      <w:tr w:rsidR="0099027C" w:rsidTr="0099027C">
        <w:trPr>
          <w:jc w:val="center"/>
        </w:trPr>
        <w:tc>
          <w:tcPr>
            <w:tcW w:w="3680" w:type="dxa"/>
          </w:tcPr>
          <w:p w:rsidR="0099027C" w:rsidRDefault="0099027C" w:rsidP="0099027C">
            <w:pPr>
              <w:jc w:val="center"/>
            </w:pPr>
            <w:r>
              <w:t>3</w:t>
            </w:r>
          </w:p>
        </w:tc>
        <w:tc>
          <w:tcPr>
            <w:tcW w:w="3680" w:type="dxa"/>
          </w:tcPr>
          <w:p w:rsidR="0099027C" w:rsidRDefault="0099027C" w:rsidP="003929CB">
            <w:r>
              <w:t>30</w:t>
            </w:r>
          </w:p>
        </w:tc>
      </w:tr>
      <w:tr w:rsidR="0099027C" w:rsidTr="0099027C">
        <w:trPr>
          <w:jc w:val="center"/>
        </w:trPr>
        <w:tc>
          <w:tcPr>
            <w:tcW w:w="3680" w:type="dxa"/>
          </w:tcPr>
          <w:p w:rsidR="0099027C" w:rsidRDefault="0099027C" w:rsidP="0099027C">
            <w:pPr>
              <w:jc w:val="center"/>
            </w:pPr>
            <w:r>
              <w:t>4</w:t>
            </w:r>
          </w:p>
        </w:tc>
        <w:tc>
          <w:tcPr>
            <w:tcW w:w="3680" w:type="dxa"/>
          </w:tcPr>
          <w:p w:rsidR="0099027C" w:rsidRDefault="0099027C" w:rsidP="003929CB">
            <w:r>
              <w:t>40</w:t>
            </w:r>
          </w:p>
        </w:tc>
      </w:tr>
      <w:tr w:rsidR="0099027C" w:rsidTr="0099027C">
        <w:trPr>
          <w:jc w:val="center"/>
        </w:trPr>
        <w:tc>
          <w:tcPr>
            <w:tcW w:w="3680" w:type="dxa"/>
          </w:tcPr>
          <w:p w:rsidR="0099027C" w:rsidRDefault="0099027C" w:rsidP="0099027C">
            <w:pPr>
              <w:jc w:val="center"/>
            </w:pPr>
            <w:r>
              <w:t>5</w:t>
            </w:r>
          </w:p>
        </w:tc>
        <w:tc>
          <w:tcPr>
            <w:tcW w:w="3680" w:type="dxa"/>
          </w:tcPr>
          <w:p w:rsidR="0099027C" w:rsidRDefault="0099027C" w:rsidP="003929CB">
            <w:r>
              <w:t>50</w:t>
            </w:r>
          </w:p>
        </w:tc>
      </w:tr>
      <w:tr w:rsidR="0099027C" w:rsidTr="0099027C">
        <w:trPr>
          <w:jc w:val="center"/>
        </w:trPr>
        <w:tc>
          <w:tcPr>
            <w:tcW w:w="3680" w:type="dxa"/>
          </w:tcPr>
          <w:p w:rsidR="0099027C" w:rsidRDefault="0099027C" w:rsidP="0099027C">
            <w:pPr>
              <w:jc w:val="center"/>
            </w:pPr>
            <w:r>
              <w:t>6</w:t>
            </w:r>
          </w:p>
        </w:tc>
        <w:tc>
          <w:tcPr>
            <w:tcW w:w="3680" w:type="dxa"/>
          </w:tcPr>
          <w:p w:rsidR="0099027C" w:rsidRDefault="0099027C" w:rsidP="003929CB">
            <w:r>
              <w:t>60</w:t>
            </w:r>
          </w:p>
        </w:tc>
      </w:tr>
      <w:tr w:rsidR="0099027C" w:rsidTr="0099027C">
        <w:trPr>
          <w:jc w:val="center"/>
        </w:trPr>
        <w:tc>
          <w:tcPr>
            <w:tcW w:w="3680" w:type="dxa"/>
          </w:tcPr>
          <w:p w:rsidR="0099027C" w:rsidRDefault="0099027C" w:rsidP="0099027C">
            <w:pPr>
              <w:jc w:val="center"/>
            </w:pPr>
            <w:r>
              <w:t>7</w:t>
            </w:r>
          </w:p>
        </w:tc>
        <w:tc>
          <w:tcPr>
            <w:tcW w:w="3680" w:type="dxa"/>
          </w:tcPr>
          <w:p w:rsidR="0099027C" w:rsidRDefault="0099027C" w:rsidP="003929CB">
            <w:r>
              <w:t>70</w:t>
            </w:r>
          </w:p>
        </w:tc>
      </w:tr>
      <w:tr w:rsidR="0099027C" w:rsidTr="0099027C">
        <w:trPr>
          <w:jc w:val="center"/>
        </w:trPr>
        <w:tc>
          <w:tcPr>
            <w:tcW w:w="3680" w:type="dxa"/>
          </w:tcPr>
          <w:p w:rsidR="0099027C" w:rsidRDefault="0099027C" w:rsidP="0099027C">
            <w:pPr>
              <w:jc w:val="center"/>
            </w:pPr>
            <w:r>
              <w:t>8</w:t>
            </w:r>
          </w:p>
        </w:tc>
        <w:tc>
          <w:tcPr>
            <w:tcW w:w="3680" w:type="dxa"/>
          </w:tcPr>
          <w:p w:rsidR="0099027C" w:rsidRDefault="0099027C" w:rsidP="003929CB">
            <w:r>
              <w:t>80</w:t>
            </w:r>
          </w:p>
        </w:tc>
      </w:tr>
      <w:tr w:rsidR="0099027C" w:rsidTr="0099027C">
        <w:trPr>
          <w:jc w:val="center"/>
        </w:trPr>
        <w:tc>
          <w:tcPr>
            <w:tcW w:w="3680" w:type="dxa"/>
          </w:tcPr>
          <w:p w:rsidR="0099027C" w:rsidRDefault="0099027C" w:rsidP="0099027C">
            <w:pPr>
              <w:jc w:val="center"/>
            </w:pPr>
            <w:r>
              <w:t>9</w:t>
            </w:r>
          </w:p>
        </w:tc>
        <w:tc>
          <w:tcPr>
            <w:tcW w:w="3680" w:type="dxa"/>
          </w:tcPr>
          <w:p w:rsidR="0099027C" w:rsidRDefault="0099027C" w:rsidP="00FA7140">
            <w:pPr>
              <w:keepNext/>
            </w:pPr>
            <w:r>
              <w:t>90</w:t>
            </w:r>
          </w:p>
        </w:tc>
      </w:tr>
    </w:tbl>
    <w:p w:rsidR="00764DB0" w:rsidRDefault="00FA7140" w:rsidP="00FA7140">
      <w:pPr>
        <w:pStyle w:val="Caption"/>
      </w:pPr>
      <w:r>
        <w:t xml:space="preserve">Table </w:t>
      </w:r>
      <w:r w:rsidR="006B6E5C">
        <w:fldChar w:fldCharType="begin"/>
      </w:r>
      <w:r w:rsidR="006B6E5C">
        <w:instrText xml:space="preserve"> SEQ Table \* ARABIC </w:instrText>
      </w:r>
      <w:r w:rsidR="006B6E5C">
        <w:fldChar w:fldCharType="separate"/>
      </w:r>
      <w:r w:rsidR="006B6E5C">
        <w:rPr>
          <w:noProof/>
        </w:rPr>
        <w:t>1</w:t>
      </w:r>
      <w:r w:rsidR="006B6E5C">
        <w:fldChar w:fldCharType="end"/>
      </w:r>
      <w:r>
        <w:t xml:space="preserve">: </w:t>
      </w:r>
      <w:r w:rsidRPr="003D7240">
        <w:t>Mean key counts for each network key total</w:t>
      </w:r>
    </w:p>
    <w:p w:rsidR="00955590" w:rsidRDefault="00955590" w:rsidP="00FA7140">
      <w:pPr>
        <w:rPr>
          <w:lang w:val="en-GB"/>
        </w:rPr>
      </w:pPr>
      <w:r>
        <w:rPr>
          <w:lang w:val="en-GB"/>
        </w:rPr>
        <w:t xml:space="preserve">The Chord paper’s test results also graph the </w:t>
      </w:r>
      <w:r w:rsidRPr="00622BFB">
        <w:rPr>
          <w:i/>
          <w:iCs/>
          <w:lang w:val="en-GB"/>
        </w:rPr>
        <w:t>probability density function</w:t>
      </w:r>
      <w:r w:rsidR="00622BFB" w:rsidRPr="00622BFB">
        <w:rPr>
          <w:i/>
          <w:iCs/>
          <w:lang w:val="en-GB"/>
        </w:rPr>
        <w:t xml:space="preserve"> (PDF)</w:t>
      </w:r>
      <w:r>
        <w:rPr>
          <w:lang w:val="en-GB"/>
        </w:rPr>
        <w:t xml:space="preserve"> of the key counts per node, shown below in figure 21.</w:t>
      </w:r>
    </w:p>
    <w:p w:rsidR="00955590" w:rsidRDefault="00955590" w:rsidP="00955590">
      <w:pPr>
        <w:pStyle w:val="Standard"/>
      </w:pPr>
      <w:r>
        <w:br w:type="page"/>
      </w:r>
    </w:p>
    <w:p w:rsidR="00FA7140" w:rsidRDefault="00166218" w:rsidP="00166218">
      <w:pPr>
        <w:rPr>
          <w:lang w:val="en-GB"/>
        </w:rPr>
      </w:pPr>
      <w:r>
        <w:rPr>
          <w:noProof/>
          <w:lang w:val="en-GB"/>
        </w:rPr>
        <w:lastRenderedPageBreak/>
        <mc:AlternateContent>
          <mc:Choice Requires="wpg">
            <w:drawing>
              <wp:anchor distT="0" distB="0" distL="114300" distR="114300" simplePos="0" relativeHeight="251756544" behindDoc="0" locked="0" layoutInCell="1" allowOverlap="1">
                <wp:simplePos x="0" y="0"/>
                <wp:positionH relativeFrom="column">
                  <wp:posOffset>-1034738</wp:posOffset>
                </wp:positionH>
                <wp:positionV relativeFrom="paragraph">
                  <wp:posOffset>431</wp:posOffset>
                </wp:positionV>
                <wp:extent cx="6852308" cy="3044646"/>
                <wp:effectExtent l="0" t="0" r="5715" b="3810"/>
                <wp:wrapTopAndBottom/>
                <wp:docPr id="97" name="Group 97"/>
                <wp:cNvGraphicFramePr/>
                <a:graphic xmlns:a="http://schemas.openxmlformats.org/drawingml/2006/main">
                  <a:graphicData uri="http://schemas.microsoft.com/office/word/2010/wordprocessingGroup">
                    <wpg:wgp>
                      <wpg:cNvGrpSpPr/>
                      <wpg:grpSpPr>
                        <a:xfrm>
                          <a:off x="0" y="0"/>
                          <a:ext cx="6852308" cy="3044646"/>
                          <a:chOff x="0" y="0"/>
                          <a:chExt cx="6852308" cy="3044646"/>
                        </a:xfrm>
                      </wpg:grpSpPr>
                      <pic:pic xmlns:pic="http://schemas.openxmlformats.org/drawingml/2006/picture">
                        <pic:nvPicPr>
                          <pic:cNvPr id="91" name="Picture 91" descr="A picture containing screenshot&#10;&#10;Description automatically generated"/>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3407433" y="0"/>
                            <a:ext cx="3444875" cy="2526030"/>
                          </a:xfrm>
                          <a:prstGeom prst="rect">
                            <a:avLst/>
                          </a:prstGeom>
                        </pic:spPr>
                      </pic:pic>
                      <wps:wsp>
                        <wps:cNvPr id="94" name="Text Box 94"/>
                        <wps:cNvSpPr txBox="1"/>
                        <wps:spPr>
                          <a:xfrm>
                            <a:off x="0" y="2562046"/>
                            <a:ext cx="6852285" cy="482600"/>
                          </a:xfrm>
                          <a:prstGeom prst="rect">
                            <a:avLst/>
                          </a:prstGeom>
                          <a:solidFill>
                            <a:prstClr val="white"/>
                          </a:solidFill>
                          <a:ln>
                            <a:noFill/>
                          </a:ln>
                        </wps:spPr>
                        <wps:txbx>
                          <w:txbxContent>
                            <w:p w:rsidR="002D242A" w:rsidRPr="006B0133" w:rsidRDefault="002D242A" w:rsidP="00955590">
                              <w:pPr>
                                <w:pStyle w:val="Caption"/>
                                <w:rPr>
                                  <w:rFonts w:cs="Times New Roman"/>
                                  <w:noProof/>
                                  <w:sz w:val="20"/>
                                </w:rPr>
                              </w:pPr>
                              <w:r>
                                <w:t xml:space="preserve">Figure </w:t>
                              </w:r>
                              <w:r>
                                <w:fldChar w:fldCharType="begin"/>
                              </w:r>
                              <w:r>
                                <w:instrText xml:space="preserve"> SEQ Figure \* ARABIC </w:instrText>
                              </w:r>
                              <w:r>
                                <w:fldChar w:fldCharType="separate"/>
                              </w:r>
                              <w:r w:rsidR="00D75C7C">
                                <w:rPr>
                                  <w:noProof/>
                                </w:rPr>
                                <w:t>21</w:t>
                              </w:r>
                              <w:r>
                                <w:fldChar w:fldCharType="end"/>
                              </w:r>
                              <w:r>
                                <w:t xml:space="preserve">: </w:t>
                              </w:r>
                              <w:r w:rsidR="009A1441">
                                <w:t>K</w:t>
                              </w:r>
                              <w:r>
                                <w:t>ey count probability density functions</w:t>
                              </w:r>
                              <w:r w:rsidR="002A5F15">
                                <w:t xml:space="preserve"> for network size 5x10</w:t>
                              </w:r>
                              <w:r w:rsidR="002A5F15">
                                <w:rPr>
                                  <w:vertAlign w:val="superscript"/>
                                </w:rPr>
                                <w:t>5</w:t>
                              </w:r>
                              <w:r w:rsidRPr="002C2A1B">
                                <w:t xml:space="preserve"> in the project implementation (left) vs. results from</w:t>
                              </w:r>
                              <w:r w:rsidR="005171BB">
                                <w:t xml:space="preserve"> Fig.8(b) of</w:t>
                              </w:r>
                              <w:r w:rsidRPr="002C2A1B">
                                <w:t xml:space="preserve"> the Chord paper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96" name="Picture 96" descr="A screenshot of a cell phone&#10;&#10;Description automatically generated"/>
                          <pic:cNvPicPr>
                            <a:picLocks noChangeAspect="1"/>
                          </pic:cNvPicPr>
                        </pic:nvPicPr>
                        <pic:blipFill rotWithShape="1">
                          <a:blip r:embed="rId49">
                            <a:extLst>
                              <a:ext uri="{28A0092B-C50C-407E-A947-70E740481C1C}">
                                <a14:useLocalDpi xmlns:a14="http://schemas.microsoft.com/office/drawing/2010/main" val="0"/>
                              </a:ext>
                            </a:extLst>
                          </a:blip>
                          <a:srcRect l="2778" t="9429" r="8576" b="1988"/>
                          <a:stretch/>
                        </pic:blipFill>
                        <pic:spPr bwMode="auto">
                          <a:xfrm>
                            <a:off x="163901" y="51759"/>
                            <a:ext cx="3265805" cy="24472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97" o:spid="_x0000_s1114" style="position:absolute;margin-left:-81.5pt;margin-top:.05pt;width:539.55pt;height:239.75pt;z-index:251756544" coordsize="68523,304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">
                <v:shape id="Picture 91" o:spid="_x0000_s1115" type="#_x0000_t75" alt="A picture containing screenshot&#10;&#10;Description automatically generated" style="position:absolute;left:34074;width:34449;height:25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">
                  <v:imagedata r:id="rId50" o:title="A picture containing screenshot&#10;&#10;Description automatically generated"/>
                </v:shape>
                <v:shape id="Text Box 94" o:spid="_x0000_s1116" type="#_x0000_t202" style="position:absolute;top:25620;width:68522;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" stroked="f">
                  <v:textbox style="mso-fit-shape-to-text:t" inset="0,0,0,0">
                    <w:txbxContent>
                      <w:p w:rsidR="002D242A" w:rsidRPr="006B0133" w:rsidRDefault="002D242A" w:rsidP="00955590">
                        <w:pPr>
                          <w:pStyle w:val="Caption"/>
                          <w:rPr>
                            <w:rFonts w:cs="Times New Roman"/>
                            <w:noProof/>
                            <w:sz w:val="20"/>
                          </w:rPr>
                        </w:pPr>
                        <w:r>
                          <w:t xml:space="preserve">Figure </w:t>
                        </w:r>
                        <w:r>
                          <w:fldChar w:fldCharType="begin"/>
                        </w:r>
                        <w:r>
                          <w:instrText xml:space="preserve"> SEQ Figure \* ARABIC </w:instrText>
                        </w:r>
                        <w:r>
                          <w:fldChar w:fldCharType="separate"/>
                        </w:r>
                        <w:r w:rsidR="00D75C7C">
                          <w:rPr>
                            <w:noProof/>
                          </w:rPr>
                          <w:t>21</w:t>
                        </w:r>
                        <w:r>
                          <w:fldChar w:fldCharType="end"/>
                        </w:r>
                        <w:r>
                          <w:t xml:space="preserve">: </w:t>
                        </w:r>
                        <w:r w:rsidR="009A1441">
                          <w:t>K</w:t>
                        </w:r>
                        <w:r>
                          <w:t>ey count probability density functions</w:t>
                        </w:r>
                        <w:r w:rsidR="002A5F15">
                          <w:t xml:space="preserve"> for network size 5x10</w:t>
                        </w:r>
                        <w:r w:rsidR="002A5F15">
                          <w:rPr>
                            <w:vertAlign w:val="superscript"/>
                          </w:rPr>
                          <w:t>5</w:t>
                        </w:r>
                        <w:r w:rsidRPr="002C2A1B">
                          <w:t xml:space="preserve"> in the project implementation (left) vs. results from</w:t>
                        </w:r>
                        <w:r w:rsidR="005171BB">
                          <w:t xml:space="preserve"> Fig.8(b) of</w:t>
                        </w:r>
                        <w:r w:rsidRPr="002C2A1B">
                          <w:t xml:space="preserve"> the Chord paper (right)</w:t>
                        </w:r>
                      </w:p>
                    </w:txbxContent>
                  </v:textbox>
                </v:shape>
                <v:shape id="Picture 96" o:spid="_x0000_s1117" type="#_x0000_t75" alt="A screenshot of a cell phone&#10;&#10;Description automatically generated" style="position:absolute;left:1639;top:517;width:32658;height:24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">
                  <v:imagedata r:id="rId51" o:title="A screenshot of a cell phone&#10;&#10;Description automatically generated" croptop="6179f" cropbottom="1303f" cropleft="1821f" cropright="5620f"/>
                </v:shape>
                <w10:wrap type="topAndBottom"/>
              </v:group>
            </w:pict>
          </mc:Fallback>
        </mc:AlternateContent>
      </w:r>
      <w:r>
        <w:rPr>
          <w:lang w:val="en-GB"/>
        </w:rPr>
        <w:t xml:space="preserve">The PDF curve for this project implementation </w:t>
      </w:r>
      <w:r w:rsidR="00021654">
        <w:rPr>
          <w:lang w:val="en-GB"/>
        </w:rPr>
        <w:t>shows that the probability of having a node with a key count less than 2 is significantly higher than observed in the Chord paper however, the probabilities of nodes having higher key counts is very small</w:t>
      </w:r>
      <w:r w:rsidR="0081716A">
        <w:rPr>
          <w:lang w:val="en-GB"/>
        </w:rPr>
        <w:t xml:space="preserve"> just like the Chord paper results.</w:t>
      </w:r>
    </w:p>
    <w:p w:rsidR="0081716A" w:rsidRDefault="0081716A" w:rsidP="00166218">
      <w:pPr>
        <w:rPr>
          <w:lang w:val="en-GB"/>
        </w:rPr>
      </w:pPr>
    </w:p>
    <w:p w:rsidR="0081716A" w:rsidRDefault="0081716A" w:rsidP="0081716A">
      <w:pPr>
        <w:pStyle w:val="Heading2"/>
        <w:numPr>
          <w:ilvl w:val="0"/>
          <w:numId w:val="0"/>
        </w:numPr>
        <w:ind w:left="216"/>
      </w:pPr>
      <w:r>
        <w:t>6.2 Path Length</w:t>
      </w:r>
    </w:p>
    <w:p w:rsidR="002D242A" w:rsidRDefault="001B5C28" w:rsidP="004E6482">
      <w:r>
        <w:t>Section V(C) of the Chord paper</w:t>
      </w:r>
      <w:r w:rsidR="00DF2C15">
        <w:t xml:space="preserve"> </w:t>
      </w:r>
      <w:r w:rsidR="00DF2C15">
        <w:fldChar w:fldCharType="begin" w:fldLock="1"/>
      </w:r>
      <w:r w:rsidR="00DF2C15">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operties":{"noteIndex":0},"schema":"https://github.com/citation-style-language/schema/raw/master/csl-citation.json"}</w:instrText>
      </w:r>
      <w:r w:rsidR="00DF2C15">
        <w:fldChar w:fldCharType="separate"/>
      </w:r>
      <w:r w:rsidR="00DF2C15" w:rsidRPr="00DF2C15">
        <w:rPr>
          <w:noProof/>
        </w:rPr>
        <w:t>[9]</w:t>
      </w:r>
      <w:r w:rsidR="00DF2C15">
        <w:fldChar w:fldCharType="end"/>
      </w:r>
      <w:r>
        <w:t xml:space="preserve"> evaluates the lookup performance with regards to the path length of queries. </w:t>
      </w:r>
      <w:r w:rsidR="00DF2C15">
        <w:t>Given a network of 2</w:t>
      </w:r>
      <w:r w:rsidR="00DF2C15">
        <w:rPr>
          <w:vertAlign w:val="superscript"/>
        </w:rPr>
        <w:t xml:space="preserve">K </w:t>
      </w:r>
      <w:r w:rsidR="00DF2C15">
        <w:t>nodes, 100 X 2</w:t>
      </w:r>
      <w:r w:rsidR="00DF2C15">
        <w:rPr>
          <w:vertAlign w:val="superscript"/>
        </w:rPr>
        <w:t xml:space="preserve">K </w:t>
      </w:r>
      <w:r w:rsidR="00DF2C15">
        <w:t>keys are stored in the network</w:t>
      </w:r>
      <w:r w:rsidR="002F7650">
        <w:t>.</w:t>
      </w:r>
      <w:r w:rsidR="00DF2C15">
        <w:t xml:space="preserve"> </w:t>
      </w:r>
      <w:r w:rsidR="002F7650">
        <w:t>A</w:t>
      </w:r>
      <w:r w:rsidR="00DF2C15">
        <w:t xml:space="preserve"> random set of keys are </w:t>
      </w:r>
      <w:r w:rsidR="00CC4440">
        <w:t>queried,</w:t>
      </w:r>
      <w:r w:rsidR="002F7650">
        <w:t xml:space="preserve"> and the query path lengths are recorded</w:t>
      </w:r>
      <w:r w:rsidR="00DF2C15">
        <w:t xml:space="preserve"> in each experiment run. With each experiment varying K from 3 to 14.</w:t>
      </w:r>
      <w:r w:rsidR="002F7650">
        <w:t xml:space="preserve"> </w:t>
      </w:r>
      <w:r w:rsidR="00D806F0">
        <w:t xml:space="preserve">Like the load balance test, the logic is split into two functions with the first one being </w:t>
      </w:r>
      <w:r w:rsidR="00D806F0">
        <w:rPr>
          <w:i/>
          <w:iCs/>
        </w:rPr>
        <w:t xml:space="preserve">run_path_length_simulation(). </w:t>
      </w:r>
      <w:r w:rsidR="00D806F0">
        <w:t xml:space="preserve">Like </w:t>
      </w:r>
      <w:r w:rsidR="00D806F0">
        <w:rPr>
          <w:i/>
          <w:iCs/>
        </w:rPr>
        <w:t xml:space="preserve">run_load_balance_simulation(), </w:t>
      </w:r>
      <w:r w:rsidR="00D806F0">
        <w:t xml:space="preserve">the function also takes </w:t>
      </w:r>
      <w:r w:rsidR="00D806F0" w:rsidRPr="00D806F0">
        <w:rPr>
          <w:i/>
          <w:iCs/>
        </w:rPr>
        <w:t>stabilize_wait_time</w:t>
      </w:r>
      <w:r w:rsidR="00D806F0">
        <w:t xml:space="preserve"> and </w:t>
      </w:r>
      <w:r w:rsidR="00D806F0" w:rsidRPr="00D806F0">
        <w:rPr>
          <w:i/>
          <w:iCs/>
        </w:rPr>
        <w:t>interval_period</w:t>
      </w:r>
      <w:r w:rsidR="00D806F0">
        <w:t xml:space="preserve"> as inputs but also </w:t>
      </w:r>
      <w:r w:rsidR="00D806F0">
        <w:rPr>
          <w:i/>
          <w:iCs/>
        </w:rPr>
        <w:t xml:space="preserve">k, </w:t>
      </w:r>
      <w:r w:rsidR="00D806F0">
        <w:t>used to vary the K value.</w:t>
      </w:r>
      <w:r w:rsidR="00CC4440">
        <w:t xml:space="preserve"> After setting up a network and waiting for it to stabilize, the keys are inserted to the network and a random set of keys are chosen to be queried with the path lengths collected.</w:t>
      </w:r>
      <w:r w:rsidR="00C262E3">
        <w:t xml:space="preserve"> To run this test, the command </w:t>
      </w:r>
      <w:r w:rsidR="00C262E3">
        <w:rPr>
          <w:i/>
          <w:iCs/>
        </w:rPr>
        <w:t>TestSimulation.test_path_length</w:t>
      </w:r>
      <w:r w:rsidR="00C262E3">
        <w:t xml:space="preserve"> is run in the Elixir shell, which will save results from </w:t>
      </w:r>
      <w:r w:rsidR="00C262E3">
        <w:rPr>
          <w:i/>
          <w:iCs/>
        </w:rPr>
        <w:t xml:space="preserve">run_path_length_simulation() </w:t>
      </w:r>
      <w:r w:rsidR="00C262E3">
        <w:t>to a file, varying the K input in the range 3 to 14.</w:t>
      </w:r>
      <w:r w:rsidR="004E6482">
        <w:t xml:space="preserve"> This project’s tests used a maximum K value of 10 because of the strain put on the device when spawning </w:t>
      </w:r>
      <w:r w:rsidR="002142C7">
        <w:t>many</w:t>
      </w:r>
      <w:r w:rsidR="004E6482">
        <w:t xml:space="preserve"> Node processes.</w:t>
      </w:r>
      <w:r w:rsidR="00F426D8">
        <w:t xml:space="preserve"> This limitation was observed when tested both on my own laptop and the university Linux CIM server.</w:t>
      </w:r>
    </w:p>
    <w:p w:rsidR="006B6E5C" w:rsidRDefault="002B345E" w:rsidP="00ED7A48">
      <w:r>
        <w:rPr>
          <w:noProof/>
        </w:rPr>
        <w:lastRenderedPageBreak/>
        <mc:AlternateContent>
          <mc:Choice Requires="wpg">
            <w:drawing>
              <wp:anchor distT="0" distB="0" distL="114300" distR="114300" simplePos="0" relativeHeight="251762688" behindDoc="0" locked="0" layoutInCell="1" allowOverlap="1">
                <wp:simplePos x="0" y="0"/>
                <wp:positionH relativeFrom="column">
                  <wp:posOffset>-1224520</wp:posOffset>
                </wp:positionH>
                <wp:positionV relativeFrom="paragraph">
                  <wp:posOffset>431</wp:posOffset>
                </wp:positionV>
                <wp:extent cx="7128115" cy="3147695"/>
                <wp:effectExtent l="0" t="0" r="0" b="0"/>
                <wp:wrapTopAndBottom/>
                <wp:docPr id="98" name="Group 98"/>
                <wp:cNvGraphicFramePr/>
                <a:graphic xmlns:a="http://schemas.openxmlformats.org/drawingml/2006/main">
                  <a:graphicData uri="http://schemas.microsoft.com/office/word/2010/wordprocessingGroup">
                    <wpg:wgp>
                      <wpg:cNvGrpSpPr/>
                      <wpg:grpSpPr>
                        <a:xfrm>
                          <a:off x="0" y="0"/>
                          <a:ext cx="7128115" cy="3147695"/>
                          <a:chOff x="0" y="0"/>
                          <a:chExt cx="7128115" cy="3147695"/>
                        </a:xfrm>
                      </wpg:grpSpPr>
                      <wpg:grpSp>
                        <wpg:cNvPr id="93" name="Group 93"/>
                        <wpg:cNvGrpSpPr/>
                        <wpg:grpSpPr>
                          <a:xfrm>
                            <a:off x="0" y="0"/>
                            <a:ext cx="7128115" cy="2647950"/>
                            <a:chOff x="0" y="0"/>
                            <a:chExt cx="7128115" cy="2647950"/>
                          </a:xfrm>
                        </wpg:grpSpPr>
                        <pic:pic xmlns:pic="http://schemas.openxmlformats.org/drawingml/2006/picture">
                          <pic:nvPicPr>
                            <pic:cNvPr id="90" name="Picture 90" descr="A screenshot of a cell phone&#10;&#10;Description automatically generated"/>
                            <pic:cNvPicPr>
                              <a:picLocks noChangeAspect="1"/>
                            </pic:cNvPicPr>
                          </pic:nvPicPr>
                          <pic:blipFill rotWithShape="1">
                            <a:blip r:embed="rId52">
                              <a:extLst>
                                <a:ext uri="{28A0092B-C50C-407E-A947-70E740481C1C}">
                                  <a14:useLocalDpi xmlns:a14="http://schemas.microsoft.com/office/drawing/2010/main" val="0"/>
                                </a:ext>
                              </a:extLst>
                            </a:blip>
                            <a:srcRect l="5714" t="11305" r="9496" b="1682"/>
                            <a:stretch/>
                          </pic:blipFill>
                          <pic:spPr bwMode="auto">
                            <a:xfrm>
                              <a:off x="0" y="0"/>
                              <a:ext cx="3440430" cy="26479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2" name="Picture 92" descr="A picture containing object, antenna&#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3441940" y="0"/>
                              <a:ext cx="3686175" cy="2621915"/>
                            </a:xfrm>
                            <a:prstGeom prst="rect">
                              <a:avLst/>
                            </a:prstGeom>
                          </pic:spPr>
                        </pic:pic>
                      </wpg:grpSp>
                      <wps:wsp>
                        <wps:cNvPr id="95" name="Text Box 95"/>
                        <wps:cNvSpPr txBox="1"/>
                        <wps:spPr>
                          <a:xfrm>
                            <a:off x="0" y="2665095"/>
                            <a:ext cx="7127875" cy="482600"/>
                          </a:xfrm>
                          <a:prstGeom prst="rect">
                            <a:avLst/>
                          </a:prstGeom>
                          <a:solidFill>
                            <a:prstClr val="white"/>
                          </a:solidFill>
                          <a:ln>
                            <a:noFill/>
                          </a:ln>
                        </wps:spPr>
                        <wps:txbx>
                          <w:txbxContent>
                            <w:p w:rsidR="00D75C7C" w:rsidRPr="00785E03" w:rsidRDefault="00D75C7C" w:rsidP="00D75C7C">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22</w:t>
                              </w:r>
                              <w:r>
                                <w:fldChar w:fldCharType="end"/>
                              </w:r>
                              <w:r w:rsidR="002B345E">
                                <w:t xml:space="preserve">: </w:t>
                              </w:r>
                              <w:r>
                                <w:t>Query path lengths</w:t>
                              </w:r>
                              <w:r w:rsidRPr="004F43CC">
                                <w:t xml:space="preserve"> in the project implementation (left) vs. results from</w:t>
                              </w:r>
                              <w:r w:rsidR="00D74170">
                                <w:t xml:space="preserve"> Fig.10(a) of</w:t>
                              </w:r>
                              <w:r w:rsidRPr="004F43CC">
                                <w:t xml:space="preserve"> the Chord paper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8" o:spid="_x0000_s1118" style="position:absolute;margin-left:-96.4pt;margin-top:.05pt;width:561.25pt;height:247.85pt;z-index:251762688" coordsize="71281,314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">
                <v:group id="Group 93" o:spid="_x0000_s1119" style="position:absolute;width:71281;height:26479" coordsize="71281,26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shape id="Picture 90" o:spid="_x0000_s1120" type="#_x0000_t75" alt="A screenshot of a cell phone&#10;&#10;Description automatically generated" style="position:absolute;width:34404;height:26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">
                    <v:imagedata r:id="rId54" o:title="A screenshot of a cell phone&#10;&#10;Description automatically generated" croptop="7409f" cropbottom="1102f" cropleft="3745f" cropright="6223f"/>
                  </v:shape>
                  <v:shape id="Picture 92" o:spid="_x0000_s1121" type="#_x0000_t75" alt="A picture containing object, antenna&#10;&#10;Description automatically generated" style="position:absolute;left:34419;width:36862;height:26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">
                    <v:imagedata r:id="rId55" o:title="A picture containing object, antenna&#10;&#10;Description automatically generated"/>
                  </v:shape>
                </v:group>
                <v:shape id="Text Box 95" o:spid="_x0000_s1122" type="#_x0000_t202" style="position:absolute;top:26650;width:71278;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" stroked="f">
                  <v:textbox style="mso-fit-shape-to-text:t" inset="0,0,0,0">
                    <w:txbxContent>
                      <w:p w:rsidR="00D75C7C" w:rsidRPr="00785E03" w:rsidRDefault="00D75C7C" w:rsidP="00D75C7C">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22</w:t>
                        </w:r>
                        <w:r>
                          <w:fldChar w:fldCharType="end"/>
                        </w:r>
                        <w:r w:rsidR="002B345E">
                          <w:t xml:space="preserve">: </w:t>
                        </w:r>
                        <w:r>
                          <w:t>Query path lengths</w:t>
                        </w:r>
                        <w:r w:rsidRPr="004F43CC">
                          <w:t xml:space="preserve"> in the project implementation (left) vs. results from</w:t>
                        </w:r>
                        <w:r w:rsidR="00D74170">
                          <w:t xml:space="preserve"> Fig.10(a) of</w:t>
                        </w:r>
                        <w:r w:rsidRPr="004F43CC">
                          <w:t xml:space="preserve"> the Chord paper (right)</w:t>
                        </w:r>
                      </w:p>
                    </w:txbxContent>
                  </v:textbox>
                </v:shape>
                <w10:wrap type="topAndBottom"/>
              </v:group>
            </w:pict>
          </mc:Fallback>
        </mc:AlternateContent>
      </w:r>
      <w:r w:rsidR="00ED7A48">
        <w:t>Like the load balance results seen in figure 21, we can see that there are some outlier values, with the 99</w:t>
      </w:r>
      <w:r w:rsidR="00ED7A48" w:rsidRPr="00ED7A48">
        <w:rPr>
          <w:vertAlign w:val="superscript"/>
        </w:rPr>
        <w:t>th</w:t>
      </w:r>
      <w:r w:rsidR="00ED7A48">
        <w:t xml:space="preserve"> percentile path length for almost all the network sizes being 2 hops.</w:t>
      </w:r>
      <w:r w:rsidR="00844501">
        <w:t xml:space="preserve"> The results from the Chord paper have a minimum 1</w:t>
      </w:r>
      <w:r w:rsidR="00844501" w:rsidRPr="00844501">
        <w:rPr>
          <w:vertAlign w:val="superscript"/>
        </w:rPr>
        <w:t>st</w:t>
      </w:r>
      <w:r w:rsidR="00844501">
        <w:t xml:space="preserve"> percentile value of 1 hop</w:t>
      </w:r>
      <w:r w:rsidR="00113ACB">
        <w:t>. This</w:t>
      </w:r>
      <w:r w:rsidR="00844501">
        <w:t xml:space="preserve"> can be attributed to </w:t>
      </w:r>
      <w:r w:rsidR="00113ACB">
        <w:t>use of virtual nodes which distributes keys across nodes more evenly.</w:t>
      </w:r>
      <w:r w:rsidR="00A77514">
        <w:t xml:space="preserve"> We can also see from table 2 below that the mean path lengths for this project’s test do not follow a linear increase relative to the network size compared to the test from the Chord paper.</w:t>
      </w:r>
    </w:p>
    <w:tbl>
      <w:tblPr>
        <w:tblStyle w:val="TableGrid"/>
        <w:tblW w:w="0" w:type="auto"/>
        <w:tblInd w:w="96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38"/>
        <w:gridCol w:w="2238"/>
      </w:tblGrid>
      <w:tr w:rsidR="006B6E5C" w:rsidTr="006B6E5C">
        <w:trPr>
          <w:trHeight w:val="282"/>
        </w:trPr>
        <w:tc>
          <w:tcPr>
            <w:tcW w:w="2238" w:type="dxa"/>
          </w:tcPr>
          <w:p w:rsidR="006B6E5C" w:rsidRPr="006B6E5C" w:rsidRDefault="006B6E5C" w:rsidP="006B6E5C">
            <w:pPr>
              <w:jc w:val="center"/>
              <w:rPr>
                <w:b/>
                <w:bCs/>
              </w:rPr>
            </w:pPr>
            <w:r w:rsidRPr="006B6E5C">
              <w:rPr>
                <w:b/>
                <w:bCs/>
              </w:rPr>
              <w:t>Number of nodes (2</w:t>
            </w:r>
            <w:r w:rsidRPr="006B6E5C">
              <w:rPr>
                <w:b/>
                <w:bCs/>
                <w:vertAlign w:val="superscript"/>
              </w:rPr>
              <w:t>K</w:t>
            </w:r>
            <w:r w:rsidRPr="006B6E5C">
              <w:rPr>
                <w:b/>
                <w:bCs/>
              </w:rPr>
              <w:t>)</w:t>
            </w:r>
          </w:p>
        </w:tc>
        <w:tc>
          <w:tcPr>
            <w:tcW w:w="2238" w:type="dxa"/>
          </w:tcPr>
          <w:p w:rsidR="006B6E5C" w:rsidRPr="006B6E5C" w:rsidRDefault="006B6E5C" w:rsidP="006B6E5C">
            <w:pPr>
              <w:jc w:val="center"/>
              <w:rPr>
                <w:b/>
                <w:bCs/>
              </w:rPr>
            </w:pPr>
            <w:r w:rsidRPr="006B6E5C">
              <w:rPr>
                <w:b/>
                <w:bCs/>
              </w:rPr>
              <w:t>Mean path length</w:t>
            </w:r>
          </w:p>
        </w:tc>
      </w:tr>
      <w:tr w:rsidR="006B6E5C" w:rsidTr="006B6E5C">
        <w:trPr>
          <w:trHeight w:val="267"/>
        </w:trPr>
        <w:tc>
          <w:tcPr>
            <w:tcW w:w="2238" w:type="dxa"/>
          </w:tcPr>
          <w:p w:rsidR="006B6E5C" w:rsidRDefault="006B6E5C" w:rsidP="006B6E5C">
            <w:pPr>
              <w:jc w:val="center"/>
            </w:pPr>
            <w:r>
              <w:t>3</w:t>
            </w:r>
          </w:p>
        </w:tc>
        <w:tc>
          <w:tcPr>
            <w:tcW w:w="2238" w:type="dxa"/>
          </w:tcPr>
          <w:p w:rsidR="006B6E5C" w:rsidRDefault="006B6E5C" w:rsidP="006B6E5C">
            <w:pPr>
              <w:jc w:val="center"/>
            </w:pPr>
            <w:r w:rsidRPr="006B6E5C">
              <w:t>0.375</w:t>
            </w:r>
          </w:p>
        </w:tc>
      </w:tr>
      <w:tr w:rsidR="006B6E5C" w:rsidTr="006B6E5C">
        <w:trPr>
          <w:trHeight w:val="282"/>
        </w:trPr>
        <w:tc>
          <w:tcPr>
            <w:tcW w:w="2238" w:type="dxa"/>
          </w:tcPr>
          <w:p w:rsidR="006B6E5C" w:rsidRDefault="006B6E5C" w:rsidP="006B6E5C">
            <w:pPr>
              <w:jc w:val="center"/>
            </w:pPr>
            <w:r>
              <w:t>4</w:t>
            </w:r>
          </w:p>
        </w:tc>
        <w:tc>
          <w:tcPr>
            <w:tcW w:w="2238" w:type="dxa"/>
          </w:tcPr>
          <w:p w:rsidR="006B6E5C" w:rsidRDefault="006B6E5C" w:rsidP="006B6E5C">
            <w:pPr>
              <w:jc w:val="center"/>
            </w:pPr>
            <w:r w:rsidRPr="006B6E5C">
              <w:t>0.375</w:t>
            </w:r>
          </w:p>
        </w:tc>
      </w:tr>
      <w:tr w:rsidR="006B6E5C" w:rsidTr="006B6E5C">
        <w:trPr>
          <w:trHeight w:val="282"/>
        </w:trPr>
        <w:tc>
          <w:tcPr>
            <w:tcW w:w="2238" w:type="dxa"/>
          </w:tcPr>
          <w:p w:rsidR="006B6E5C" w:rsidRDefault="006B6E5C" w:rsidP="006B6E5C">
            <w:pPr>
              <w:jc w:val="center"/>
            </w:pPr>
            <w:r>
              <w:t>5</w:t>
            </w:r>
          </w:p>
        </w:tc>
        <w:tc>
          <w:tcPr>
            <w:tcW w:w="2238" w:type="dxa"/>
          </w:tcPr>
          <w:p w:rsidR="006B6E5C" w:rsidRDefault="006B6E5C" w:rsidP="006B6E5C">
            <w:pPr>
              <w:jc w:val="center"/>
            </w:pPr>
            <w:r w:rsidRPr="006B6E5C">
              <w:t>0.53125</w:t>
            </w:r>
          </w:p>
        </w:tc>
      </w:tr>
      <w:tr w:rsidR="006B6E5C" w:rsidTr="006B6E5C">
        <w:trPr>
          <w:trHeight w:val="267"/>
        </w:trPr>
        <w:tc>
          <w:tcPr>
            <w:tcW w:w="2238" w:type="dxa"/>
          </w:tcPr>
          <w:p w:rsidR="006B6E5C" w:rsidRDefault="006B6E5C" w:rsidP="006B6E5C">
            <w:pPr>
              <w:jc w:val="center"/>
            </w:pPr>
            <w:r>
              <w:t>6</w:t>
            </w:r>
          </w:p>
        </w:tc>
        <w:tc>
          <w:tcPr>
            <w:tcW w:w="2238" w:type="dxa"/>
          </w:tcPr>
          <w:p w:rsidR="006B6E5C" w:rsidRDefault="006B6E5C" w:rsidP="006B6E5C">
            <w:pPr>
              <w:jc w:val="center"/>
            </w:pPr>
            <w:r w:rsidRPr="006B6E5C">
              <w:t>0.453125</w:t>
            </w:r>
          </w:p>
        </w:tc>
      </w:tr>
      <w:tr w:rsidR="006B6E5C" w:rsidTr="006B6E5C">
        <w:trPr>
          <w:trHeight w:val="282"/>
        </w:trPr>
        <w:tc>
          <w:tcPr>
            <w:tcW w:w="2238" w:type="dxa"/>
          </w:tcPr>
          <w:p w:rsidR="006B6E5C" w:rsidRDefault="006B6E5C" w:rsidP="006B6E5C">
            <w:pPr>
              <w:jc w:val="center"/>
            </w:pPr>
            <w:r>
              <w:t>7</w:t>
            </w:r>
          </w:p>
        </w:tc>
        <w:tc>
          <w:tcPr>
            <w:tcW w:w="2238" w:type="dxa"/>
          </w:tcPr>
          <w:p w:rsidR="006B6E5C" w:rsidRDefault="006B6E5C" w:rsidP="006B6E5C">
            <w:pPr>
              <w:jc w:val="center"/>
            </w:pPr>
            <w:r w:rsidRPr="006B6E5C">
              <w:t>0.8203125</w:t>
            </w:r>
          </w:p>
        </w:tc>
      </w:tr>
      <w:tr w:rsidR="006B6E5C" w:rsidTr="006B6E5C">
        <w:trPr>
          <w:trHeight w:val="267"/>
        </w:trPr>
        <w:tc>
          <w:tcPr>
            <w:tcW w:w="2238" w:type="dxa"/>
          </w:tcPr>
          <w:p w:rsidR="006B6E5C" w:rsidRDefault="006B6E5C" w:rsidP="006B6E5C">
            <w:pPr>
              <w:jc w:val="center"/>
            </w:pPr>
            <w:r>
              <w:t>8</w:t>
            </w:r>
          </w:p>
        </w:tc>
        <w:tc>
          <w:tcPr>
            <w:tcW w:w="2238" w:type="dxa"/>
          </w:tcPr>
          <w:p w:rsidR="006B6E5C" w:rsidRDefault="006B6E5C" w:rsidP="006B6E5C">
            <w:pPr>
              <w:jc w:val="center"/>
            </w:pPr>
            <w:r w:rsidRPr="006B6E5C">
              <w:t>0.59765625</w:t>
            </w:r>
          </w:p>
        </w:tc>
      </w:tr>
      <w:tr w:rsidR="006B6E5C" w:rsidTr="006B6E5C">
        <w:trPr>
          <w:trHeight w:val="282"/>
        </w:trPr>
        <w:tc>
          <w:tcPr>
            <w:tcW w:w="2238" w:type="dxa"/>
          </w:tcPr>
          <w:p w:rsidR="006B6E5C" w:rsidRDefault="006B6E5C" w:rsidP="006B6E5C">
            <w:pPr>
              <w:jc w:val="center"/>
            </w:pPr>
            <w:r>
              <w:t>9</w:t>
            </w:r>
          </w:p>
        </w:tc>
        <w:tc>
          <w:tcPr>
            <w:tcW w:w="2238" w:type="dxa"/>
          </w:tcPr>
          <w:p w:rsidR="006B6E5C" w:rsidRDefault="006B6E5C" w:rsidP="006B6E5C">
            <w:pPr>
              <w:jc w:val="center"/>
            </w:pPr>
            <w:r w:rsidRPr="006B6E5C">
              <w:t>0.703125</w:t>
            </w:r>
          </w:p>
        </w:tc>
      </w:tr>
      <w:tr w:rsidR="006B6E5C" w:rsidTr="006B6E5C">
        <w:trPr>
          <w:trHeight w:val="282"/>
        </w:trPr>
        <w:tc>
          <w:tcPr>
            <w:tcW w:w="2238" w:type="dxa"/>
          </w:tcPr>
          <w:p w:rsidR="006B6E5C" w:rsidRDefault="00491D29" w:rsidP="006B6E5C">
            <w:pPr>
              <w:jc w:val="center"/>
            </w:pPr>
            <w:r>
              <w:t>10</w:t>
            </w:r>
          </w:p>
        </w:tc>
        <w:tc>
          <w:tcPr>
            <w:tcW w:w="2238" w:type="dxa"/>
          </w:tcPr>
          <w:p w:rsidR="006B6E5C" w:rsidRDefault="006B6E5C" w:rsidP="006B6E5C">
            <w:pPr>
              <w:keepNext/>
              <w:jc w:val="center"/>
            </w:pPr>
            <w:r w:rsidRPr="006B6E5C">
              <w:t>0.72265625</w:t>
            </w:r>
          </w:p>
        </w:tc>
      </w:tr>
    </w:tbl>
    <w:p w:rsidR="006B6E5C" w:rsidRDefault="006B6E5C">
      <w:pPr>
        <w:pStyle w:val="Caption"/>
      </w:pPr>
      <w:r>
        <w:t xml:space="preserve">Table </w:t>
      </w:r>
      <w:r>
        <w:fldChar w:fldCharType="begin"/>
      </w:r>
      <w:r>
        <w:instrText xml:space="preserve"> SEQ Table \* ARABIC </w:instrText>
      </w:r>
      <w:r>
        <w:fldChar w:fldCharType="separate"/>
      </w:r>
      <w:r>
        <w:rPr>
          <w:noProof/>
        </w:rPr>
        <w:t>2</w:t>
      </w:r>
      <w:r>
        <w:fldChar w:fldCharType="end"/>
      </w:r>
      <w:r>
        <w:t>: Mean path lengths as a measure of network size</w:t>
      </w:r>
    </w:p>
    <w:p w:rsidR="006B6E5C" w:rsidRDefault="006B6E5C" w:rsidP="006B6E5C"/>
    <w:p w:rsidR="00EE24E2" w:rsidRDefault="00EE24E2">
      <w:pPr>
        <w:rPr>
          <w:rFonts w:eastAsia="MS ????"/>
          <w:b/>
          <w:bCs/>
          <w:sz w:val="28"/>
          <w:szCs w:val="26"/>
          <w:lang w:val="en-GB"/>
        </w:rPr>
      </w:pPr>
      <w:r>
        <w:br w:type="page"/>
      </w:r>
    </w:p>
    <w:p w:rsidR="002D242A" w:rsidRDefault="00A77514" w:rsidP="00A77514">
      <w:pPr>
        <w:pStyle w:val="Heading2"/>
        <w:numPr>
          <w:ilvl w:val="0"/>
          <w:numId w:val="0"/>
        </w:numPr>
        <w:ind w:left="216"/>
      </w:pPr>
      <w:r>
        <w:lastRenderedPageBreak/>
        <w:t>6.3 Deductions from test results</w:t>
      </w:r>
    </w:p>
    <w:p w:rsidR="007E28E3" w:rsidRDefault="001C481C" w:rsidP="00DD6DEA">
      <w:r>
        <w:t xml:space="preserve">There are a few possible reasons for this project’s test performance not matching the Chord authors’ tests. The first </w:t>
      </w:r>
      <w:r w:rsidR="007E28E3">
        <w:t>explanation</w:t>
      </w:r>
      <w:r>
        <w:t xml:space="preserve"> is that </w:t>
      </w:r>
      <w:r w:rsidR="00C1563C">
        <w:t xml:space="preserve">some nodes are </w:t>
      </w:r>
      <w:r w:rsidR="00EE24E2">
        <w:t xml:space="preserve">completely </w:t>
      </w:r>
      <w:r w:rsidR="00C1563C">
        <w:t>isolated or there exist smaller</w:t>
      </w:r>
      <w:r w:rsidR="00EE24E2">
        <w:t xml:space="preserve"> disconnected</w:t>
      </w:r>
      <w:r w:rsidR="00C1563C">
        <w:t xml:space="preserve"> node networks. This is evident in figure 20 where some of the outliers have significantly larger key counts. Indicating that maybe their finger tables are not accurate.</w:t>
      </w:r>
      <w:r w:rsidR="00EE24E2">
        <w:t xml:space="preserve"> </w:t>
      </w:r>
      <w:r w:rsidR="009747EE">
        <w:t xml:space="preserve">The existence of a small number of isolated nodes is backed up by figure 21 where the </w:t>
      </w:r>
      <w:r w:rsidR="00EE24E2">
        <w:t xml:space="preserve">PDF </w:t>
      </w:r>
      <w:r w:rsidR="009747EE">
        <w:t>of</w:t>
      </w:r>
      <w:r w:rsidR="00EE24E2">
        <w:t xml:space="preserve"> key counts higher than the means in table 1 is extremely low</w:t>
      </w:r>
      <w:r w:rsidR="00410B85">
        <w:t>.</w:t>
      </w:r>
      <w:r w:rsidR="00036824">
        <w:t xml:space="preserve"> Unlike the increasing mean path lengths observed in Figure 10(a) of the Chord paper, the mean path lengths of this project’s test remain </w:t>
      </w:r>
      <w:r w:rsidR="00F7591C">
        <w:t>below 1</w:t>
      </w:r>
      <w:r w:rsidR="00036824">
        <w:t xml:space="preserve"> for all test runs</w:t>
      </w:r>
      <w:r w:rsidR="00F7591C">
        <w:t>. Indicating that queries are not travelling far between nodes in the network.</w:t>
      </w:r>
    </w:p>
    <w:p w:rsidR="002633A5" w:rsidRDefault="002633A5" w:rsidP="00DD6DEA"/>
    <w:p w:rsidR="002633A5" w:rsidRDefault="002633A5" w:rsidP="00DD6DEA">
      <w:r>
        <w:t>The second explanation for the test results observed in this project is that the key sets generated had a small key range. This in turn leading to keys being stored in a small subset of nodes.</w:t>
      </w:r>
      <w:r w:rsidR="00B62584">
        <w:t xml:space="preserve"> The cause of this would be the key-set generation function in the </w:t>
      </w:r>
      <w:r w:rsidR="00B62584">
        <w:rPr>
          <w:i/>
          <w:iCs/>
        </w:rPr>
        <w:t xml:space="preserve">TestSimulation.ex </w:t>
      </w:r>
      <w:r w:rsidR="00B62584">
        <w:t xml:space="preserve">module. The function generates a list of keys ranging from 1 to a maximum passed to the function as an argument. These values are then hashed when a </w:t>
      </w:r>
      <w:r w:rsidR="00B62584">
        <w:rPr>
          <w:i/>
          <w:iCs/>
        </w:rPr>
        <w:t>put()</w:t>
      </w:r>
      <w:r w:rsidR="00B62584">
        <w:t xml:space="preserve"> call is done to a node. Random key generation could be more thorough either by using a random number generator for example.</w:t>
      </w:r>
    </w:p>
    <w:p w:rsidR="00F727A4" w:rsidRDefault="00F727A4" w:rsidP="00DD6DEA"/>
    <w:p w:rsidR="00F727A4" w:rsidRPr="00B62584" w:rsidRDefault="00F727A4" w:rsidP="00DD6DEA">
      <w:r>
        <w:t>The third explanation for the test results is that at the time of running the tests, some protocol optimizations were not implemented but were present in the Chord paper’s version of the application. Optimizations such as use of virtual nodes which would have improved key load balance</w:t>
      </w:r>
      <w:r w:rsidR="00FC26AD">
        <w:t>, and reconciling successor lists amongst nodes.</w:t>
      </w:r>
      <w:r>
        <w:t xml:space="preserve"> </w:t>
      </w:r>
    </w:p>
    <w:p w:rsidR="00450A56" w:rsidRDefault="00450A56" w:rsidP="00450A56">
      <w:pPr>
        <w:pStyle w:val="Heading1"/>
        <w:numPr>
          <w:ilvl w:val="0"/>
          <w:numId w:val="4"/>
        </w:numPr>
      </w:pPr>
      <w:bookmarkStart w:id="39" w:name="_Toc48667846"/>
      <w:r>
        <w:lastRenderedPageBreak/>
        <w:t>Future Work</w:t>
      </w:r>
      <w:bookmarkEnd w:id="39"/>
    </w:p>
    <w:p w:rsidR="001775C1" w:rsidRDefault="00A9469A" w:rsidP="001775C1">
      <w:r>
        <w:t xml:space="preserve">This project has followed an iterative development method as mentioned in the planning section of this paper with the aim being to implement the basic version of the protocol. Extension methods are mentioned to improve robustness of the protocol </w:t>
      </w:r>
      <w:r w:rsidR="00596862">
        <w:t xml:space="preserve">like use of successor lists. There is a chance that a node’s successor might fail with the successor entry only being corrected when the stabilize function is run. Meaning that lookup correctness is reduced in that interval which is what successor lists remedy. A non-responsive successor can be substituted for the next entry in the list. Small changes would have to be made to the stabilize functions where a node copies its successor’s list </w:t>
      </w:r>
      <w:r w:rsidR="005B4A10">
        <w:t>and reconciles this list with its own.</w:t>
      </w:r>
    </w:p>
    <w:p w:rsidR="005B4A10" w:rsidRDefault="005B4A10" w:rsidP="001775C1"/>
    <w:p w:rsidR="005B4A10" w:rsidRDefault="005B4A10" w:rsidP="001775C1">
      <w:r>
        <w:t>The second extension that could be added in a later iteration is mentioned in section V(A) of the paper</w:t>
      </w:r>
      <w:r w:rsidR="00EF763B">
        <w:t>.</w:t>
      </w:r>
      <w:r w:rsidR="00A41669">
        <w:t xml:space="preserve"> </w:t>
      </w:r>
      <w:r w:rsidR="00EF763B">
        <w:t>I</w:t>
      </w:r>
      <w:r w:rsidR="00A41669">
        <w:t>f a node’s predecessor changes, the old predecessor is notified of the new predecessor letting the old predecessor set the new one as its own successor.</w:t>
      </w:r>
      <w:r w:rsidR="007C69AD">
        <w:t xml:space="preserve"> </w:t>
      </w:r>
      <w:r w:rsidR="00930229">
        <w:t>Other extensions to be added deal with network partitioning and adversarial actors outlined in section VI of the paper</w:t>
      </w:r>
      <w:r w:rsidR="00FC55D2">
        <w:t xml:space="preserve"> </w:t>
      </w:r>
      <w:r w:rsidR="00FC55D2">
        <w:fldChar w:fldCharType="begin" w:fldLock="1"/>
      </w:r>
      <w:r w:rsidR="0013454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FC55D2">
        <w:fldChar w:fldCharType="separate"/>
      </w:r>
      <w:r w:rsidR="00FC55D2" w:rsidRPr="00FC55D2">
        <w:rPr>
          <w:noProof/>
        </w:rPr>
        <w:t>[9]</w:t>
      </w:r>
      <w:r w:rsidR="00FC55D2">
        <w:fldChar w:fldCharType="end"/>
      </w:r>
      <w:r w:rsidR="00930229">
        <w:t>. A node maintains a list of nodes it encounters meaning should a partition form, the node has pointers to nodes in multiple partitions</w:t>
      </w:r>
      <w:r w:rsidR="00FC55D2">
        <w:t>.</w:t>
      </w:r>
      <w:r w:rsidR="006136D4">
        <w:t xml:space="preserve"> To avoid adversarial nodes presenting an inaccurate view of the network, </w:t>
      </w:r>
      <w:r w:rsidR="000E778D">
        <w:t>a node periodically asks other nodes to perform a lookup for its own ID and if the result is not the ID, this could mean those nodes are getting an inconsistent network view.</w:t>
      </w:r>
    </w:p>
    <w:p w:rsidR="00105AE5" w:rsidRDefault="00105AE5" w:rsidP="001775C1"/>
    <w:p w:rsidR="00BD6E57" w:rsidRDefault="00E350D7" w:rsidP="001775C1">
      <w:r>
        <w:t>Apart from improving robustness through more code, more work needs to be done in improving the code quality of the existing implementation</w:t>
      </w:r>
      <w:r w:rsidR="005863D2">
        <w:t>.</w:t>
      </w:r>
      <w:r>
        <w:t xml:space="preserve"> The quality not being the best it could be due to my inexperience with Elixir programming and the limited project timeline to get a working </w:t>
      </w:r>
      <w:r w:rsidR="00BD6E57">
        <w:t>prototype. The main improvements would come in error handling especially when node searches return nil as observed during testing. As defensive programming is considered an anti-pattern to the ‘let it crash’ philosophy, more research needs to be done on the Elixir way of catching edge cases.</w:t>
      </w:r>
    </w:p>
    <w:p w:rsidR="00BD6E57" w:rsidRDefault="00BD6E57" w:rsidP="001775C1"/>
    <w:p w:rsidR="00105AE5" w:rsidRDefault="00BD6E57" w:rsidP="001775C1">
      <w:r>
        <w:t>When it comes to key management, this should be de-coupled from the node logic as was originally envisioned by the Chord authors. Reason being that due to the ‘let it crash’ nature of processes, the state including keys at that point is lost and the node restarting with fresh state.</w:t>
      </w:r>
      <w:r w:rsidR="000359B9">
        <w:t xml:space="preserve"> Once key management is separated, the only downside will be loss of a stable finger</w:t>
      </w:r>
      <w:r>
        <w:t xml:space="preserve"> </w:t>
      </w:r>
      <w:r w:rsidR="000359B9">
        <w:t>table state which, with time will be restored.</w:t>
      </w:r>
    </w:p>
    <w:p w:rsidR="00722045" w:rsidRDefault="00722045" w:rsidP="001775C1"/>
    <w:p w:rsidR="00722045" w:rsidRPr="001775C1" w:rsidRDefault="00722045" w:rsidP="001775C1">
      <w:r>
        <w:t xml:space="preserve">In conclusion, we can see that using an actor-model framework to implement Chord is an appropriate choice. </w:t>
      </w:r>
      <w:r w:rsidR="00031E00">
        <w:t>S</w:t>
      </w:r>
      <w:r>
        <w:t xml:space="preserve">uch a </w:t>
      </w:r>
      <w:r w:rsidR="0015119C">
        <w:t>framework is compatible with properties of the protocol</w:t>
      </w:r>
      <w:r>
        <w:t xml:space="preserve"> such as virtual nodes, implemented with Elixir processes that can act independently in one physical machine.</w:t>
      </w:r>
      <w:bookmarkStart w:id="40" w:name="_GoBack"/>
      <w:bookmarkEnd w:id="40"/>
    </w:p>
    <w:p w:rsidR="00F91D9B" w:rsidRDefault="00F75333" w:rsidP="00450A56">
      <w:pPr>
        <w:pStyle w:val="Heading1"/>
        <w:numPr>
          <w:ilvl w:val="0"/>
          <w:numId w:val="4"/>
        </w:numPr>
      </w:pPr>
      <w:bookmarkStart w:id="41" w:name="_Toc48667847"/>
      <w:r>
        <w:lastRenderedPageBreak/>
        <w:t xml:space="preserve">How To Use </w:t>
      </w:r>
      <w:r w:rsidR="003274B5">
        <w:t>This</w:t>
      </w:r>
      <w:r>
        <w:t xml:space="preserve"> Project</w:t>
      </w:r>
      <w:bookmarkEnd w:id="41"/>
    </w:p>
    <w:p w:rsidR="00580750" w:rsidRDefault="00580750" w:rsidP="00580750">
      <w:pPr>
        <w:pStyle w:val="Heading2"/>
        <w:numPr>
          <w:ilvl w:val="0"/>
          <w:numId w:val="0"/>
        </w:numPr>
        <w:ind w:left="216"/>
      </w:pPr>
      <w:bookmarkStart w:id="42" w:name="_Toc48667848"/>
      <w:r>
        <w:t>8.1 Pre</w:t>
      </w:r>
      <w:r w:rsidR="0099508A">
        <w:t>-</w:t>
      </w:r>
      <w:r>
        <w:t>requisites</w:t>
      </w:r>
      <w:bookmarkEnd w:id="42"/>
    </w:p>
    <w:p w:rsidR="00FF10C8" w:rsidRDefault="00580750" w:rsidP="00580750">
      <w:r>
        <w:t>Running the project code requires Elixir v1.10 or later installed on the computer</w:t>
      </w:r>
      <w:r w:rsidR="0099508A">
        <w:t xml:space="preserve"> with installation instructions available at </w:t>
      </w:r>
      <w:hyperlink r:id="rId56" w:history="1">
        <w:r w:rsidR="0099508A">
          <w:rPr>
            <w:rStyle w:val="Hyperlink"/>
          </w:rPr>
          <w:t>https://elixir-lang.org/install.html</w:t>
        </w:r>
      </w:hyperlink>
      <w:r w:rsidR="0099508A">
        <w:t>.</w:t>
      </w:r>
    </w:p>
    <w:p w:rsidR="00FF10C8" w:rsidRDefault="00FF10C8" w:rsidP="00FF10C8">
      <w:pPr>
        <w:pStyle w:val="Heading2"/>
        <w:numPr>
          <w:ilvl w:val="0"/>
          <w:numId w:val="0"/>
        </w:numPr>
        <w:ind w:left="216"/>
      </w:pPr>
      <w:bookmarkStart w:id="43" w:name="_Toc48667849"/>
      <w:r>
        <w:t>8.2 Downloading dependencies</w:t>
      </w:r>
      <w:bookmarkEnd w:id="43"/>
    </w:p>
    <w:p w:rsidR="00BD4022" w:rsidRDefault="00370B5B" w:rsidP="00FF10C8">
      <w:r>
        <w:t xml:space="preserve">It is important to download third-party library dependencies that project relies on. First, open a terminal </w:t>
      </w:r>
      <w:r w:rsidR="00D61C7C">
        <w:t>window</w:t>
      </w:r>
      <w:r>
        <w:t xml:space="preserve"> and ensure it is in the root directory of the project. The next step is to run the </w:t>
      </w:r>
      <w:r>
        <w:rPr>
          <w:i/>
          <w:iCs/>
        </w:rPr>
        <w:t>mix deps.get</w:t>
      </w:r>
      <w:r>
        <w:t xml:space="preserve"> command which will download all necessary dependencies. Once complete, the application can now be run.</w:t>
      </w:r>
    </w:p>
    <w:p w:rsidR="00BD4022" w:rsidRDefault="00BD4022" w:rsidP="00BD4022">
      <w:pPr>
        <w:pStyle w:val="Heading2"/>
        <w:numPr>
          <w:ilvl w:val="0"/>
          <w:numId w:val="0"/>
        </w:numPr>
        <w:ind w:left="216"/>
      </w:pPr>
      <w:bookmarkStart w:id="44" w:name="_Toc48667850"/>
      <w:r>
        <w:t>8.3 Setting environment variables</w:t>
      </w:r>
      <w:bookmarkEnd w:id="44"/>
    </w:p>
    <w:p w:rsidR="00BD4022" w:rsidRPr="00BD4022" w:rsidRDefault="00BD4022" w:rsidP="00BD4022">
      <w:r>
        <w:t xml:space="preserve">Before running the program, it is useful to set some variables like the address and port number for the communication layer or what mode to run the application in. Setting these can be done in the file under directory </w:t>
      </w:r>
      <w:r>
        <w:rPr>
          <w:i/>
          <w:iCs/>
        </w:rPr>
        <w:t>config/config.exs</w:t>
      </w:r>
      <w:r>
        <w:t xml:space="preserve"> under the section </w:t>
      </w:r>
      <w:r>
        <w:rPr>
          <w:i/>
          <w:iCs/>
        </w:rPr>
        <w:t>config :chord.</w:t>
      </w:r>
    </w:p>
    <w:p w:rsidR="00FF10C8" w:rsidRDefault="00FF10C8" w:rsidP="00FF10C8">
      <w:pPr>
        <w:pStyle w:val="Heading2"/>
        <w:numPr>
          <w:ilvl w:val="0"/>
          <w:numId w:val="0"/>
        </w:numPr>
        <w:ind w:left="216"/>
      </w:pPr>
      <w:bookmarkStart w:id="45" w:name="_Toc48667851"/>
      <w:r>
        <w:t>8.</w:t>
      </w:r>
      <w:r w:rsidR="00BD4022">
        <w:t>4</w:t>
      </w:r>
      <w:r>
        <w:t xml:space="preserve"> Running in interactive shell</w:t>
      </w:r>
      <w:bookmarkEnd w:id="45"/>
    </w:p>
    <w:p w:rsidR="00BD4022" w:rsidRPr="005C7159" w:rsidRDefault="00135AA7" w:rsidP="00135AA7">
      <w:pPr>
        <w:rPr>
          <w:i/>
          <w:iCs/>
        </w:rPr>
      </w:pPr>
      <w:r>
        <w:t>Elixir comes with an interactive shell to run commands or access documentation for built-in functions</w:t>
      </w:r>
      <w:r w:rsidR="00E53961">
        <w:t xml:space="preserve"> which is</w:t>
      </w:r>
      <w:r w:rsidR="00D61C7C">
        <w:t xml:space="preserve"> access</w:t>
      </w:r>
      <w:r w:rsidR="00E53961">
        <w:t>ed</w:t>
      </w:r>
      <w:r w:rsidR="00D61C7C">
        <w:t xml:space="preserve"> by typing </w:t>
      </w:r>
      <w:r w:rsidR="00D61C7C">
        <w:rPr>
          <w:i/>
          <w:iCs/>
        </w:rPr>
        <w:t xml:space="preserve">iex </w:t>
      </w:r>
      <w:r w:rsidR="00D61C7C">
        <w:t>into a terminal session</w:t>
      </w:r>
      <w:r>
        <w:t xml:space="preserve">. The documentation was very useful in implementing this project can be accessed by typing </w:t>
      </w:r>
      <w:r>
        <w:rPr>
          <w:i/>
          <w:iCs/>
        </w:rPr>
        <w:t>h &lt;function&gt;</w:t>
      </w:r>
      <w:r>
        <w:t xml:space="preserve"> in the interactive shell.</w:t>
      </w:r>
      <w:r w:rsidR="00D61C7C">
        <w:t xml:space="preserve"> </w:t>
      </w:r>
      <w:r w:rsidR="00C6267B">
        <w:t>A shell session, with the</w:t>
      </w:r>
      <w:r w:rsidR="003274B5">
        <w:t xml:space="preserve"> project </w:t>
      </w:r>
      <w:r w:rsidR="00C6267B">
        <w:t>application and dependencies loaded into its runtime, can be started by</w:t>
      </w:r>
      <w:r w:rsidR="003274B5">
        <w:t xml:space="preserve"> opening a terminal window in the project root directory and typing </w:t>
      </w:r>
      <w:r w:rsidR="003274B5">
        <w:rPr>
          <w:i/>
          <w:iCs/>
        </w:rPr>
        <w:t>iex -S mix</w:t>
      </w:r>
      <w:r w:rsidR="00C6267B">
        <w:rPr>
          <w:i/>
          <w:iCs/>
        </w:rPr>
        <w:t>.</w:t>
      </w:r>
    </w:p>
    <w:p w:rsidR="00BD4022" w:rsidRDefault="00BD4022" w:rsidP="00BD4022">
      <w:pPr>
        <w:pStyle w:val="Heading3"/>
        <w:numPr>
          <w:ilvl w:val="0"/>
          <w:numId w:val="0"/>
        </w:numPr>
        <w:ind w:left="360"/>
      </w:pPr>
      <w:bookmarkStart w:id="46" w:name="_Toc48667852"/>
      <w:r>
        <w:t>8.4.1 Running in normal mode</w:t>
      </w:r>
      <w:bookmarkEnd w:id="46"/>
    </w:p>
    <w:p w:rsidR="005C7159" w:rsidRPr="005C7159" w:rsidRDefault="0037656B" w:rsidP="00BD4022">
      <w:pPr>
        <w:rPr>
          <w:i/>
          <w:iCs/>
        </w:rPr>
      </w:pPr>
      <w:r>
        <w:t xml:space="preserve">Chord can be started by running </w:t>
      </w:r>
      <w:r>
        <w:rPr>
          <w:i/>
          <w:iCs/>
        </w:rPr>
        <w:t xml:space="preserve">Chord.start() </w:t>
      </w:r>
      <w:r>
        <w:t xml:space="preserve">and if you wish to join an existing network on start, include the existing node’s ID and address in </w:t>
      </w:r>
      <w:r>
        <w:rPr>
          <w:i/>
          <w:iCs/>
        </w:rPr>
        <w:t xml:space="preserve">config.exs </w:t>
      </w:r>
      <w:r>
        <w:t xml:space="preserve">before starting </w:t>
      </w:r>
      <w:r w:rsidR="00FE4738">
        <w:t xml:space="preserve">the </w:t>
      </w:r>
      <w:r>
        <w:t>iex shell.</w:t>
      </w:r>
      <w:r w:rsidR="00ED6028">
        <w:t xml:space="preserve"> </w:t>
      </w:r>
      <w:r w:rsidR="005C7159">
        <w:t>Finally, s</w:t>
      </w:r>
      <w:r w:rsidR="00ED6028">
        <w:t xml:space="preserve">topping </w:t>
      </w:r>
      <w:r w:rsidR="005C7159">
        <w:t xml:space="preserve">Chord is done by running </w:t>
      </w:r>
      <w:r w:rsidR="005C7159">
        <w:rPr>
          <w:i/>
          <w:iCs/>
        </w:rPr>
        <w:t>Chord.stop().</w:t>
      </w:r>
    </w:p>
    <w:p w:rsidR="005C7159" w:rsidRDefault="005C7159" w:rsidP="005C7159">
      <w:pPr>
        <w:pStyle w:val="Heading3"/>
        <w:numPr>
          <w:ilvl w:val="0"/>
          <w:numId w:val="0"/>
        </w:numPr>
        <w:ind w:left="360"/>
      </w:pPr>
      <w:bookmarkStart w:id="47" w:name="_Toc48667853"/>
      <w:r>
        <w:t>8.4.2 Running in simulation mode</w:t>
      </w:r>
      <w:bookmarkEnd w:id="47"/>
    </w:p>
    <w:p w:rsidR="005C7159" w:rsidRPr="005C7159" w:rsidRDefault="005C7159" w:rsidP="005C7159">
      <w:r>
        <w:t xml:space="preserve">Simulation mode is intended for testing and is run by setting </w:t>
      </w:r>
      <w:r>
        <w:rPr>
          <w:i/>
          <w:iCs/>
        </w:rPr>
        <w:t>simulation: true</w:t>
      </w:r>
      <w:r>
        <w:t xml:space="preserve"> in </w:t>
      </w:r>
      <w:r>
        <w:rPr>
          <w:i/>
          <w:iCs/>
        </w:rPr>
        <w:t xml:space="preserve">config.exs </w:t>
      </w:r>
      <w:r>
        <w:t xml:space="preserve">before starting iex. </w:t>
      </w:r>
      <w:r w:rsidR="00470DF4">
        <w:t>Test functions will dynamically set application variables using their respective function arguments.</w:t>
      </w:r>
      <w:r w:rsidR="008E6222">
        <w:t xml:space="preserve"> //Test functions</w:t>
      </w:r>
    </w:p>
    <w:p w:rsidR="00AC4565" w:rsidRDefault="00B60954" w:rsidP="00580750">
      <w:pPr>
        <w:pStyle w:val="Heading1"/>
        <w:numPr>
          <w:ilvl w:val="0"/>
          <w:numId w:val="4"/>
        </w:numPr>
      </w:pPr>
      <w:bookmarkStart w:id="48" w:name="_Toc48667854"/>
      <w:r>
        <w:lastRenderedPageBreak/>
        <w:t>Professional Issues</w:t>
      </w:r>
      <w:bookmarkEnd w:id="48"/>
    </w:p>
    <w:p w:rsidR="005D179C" w:rsidRDefault="005D179C" w:rsidP="005D179C">
      <w:r>
        <w:t xml:space="preserve">This section will look at some of the ethical issues encountered when working with the peer-to-peer key-value protocols discussed in this report. Specific focus is going to be placed on licensing issues such as copyright when using these protocols in a file sharing context. An example from the public domain that will be used to elaborate on these issues is the </w:t>
      </w:r>
      <w:r w:rsidR="004438EC">
        <w:t>BitTorrent</w:t>
      </w:r>
      <w:r>
        <w:t xml:space="preserve"> protocol. </w:t>
      </w:r>
      <w:r w:rsidR="00E27699">
        <w:t>L</w:t>
      </w:r>
      <w:r>
        <w:t xml:space="preserve">ooking at how it relates to the protocols discussed in the background research </w:t>
      </w:r>
      <w:r w:rsidR="004438EC">
        <w:t>section of the report, discussing how BitTorrent has been abused to commit copyright infringement and the reaction to these infringements by copyright bodies.</w:t>
      </w:r>
    </w:p>
    <w:p w:rsidR="004438EC" w:rsidRDefault="004438EC" w:rsidP="005D179C"/>
    <w:p w:rsidR="00E11315" w:rsidRDefault="004438EC" w:rsidP="005D179C">
      <w:r>
        <w:t>When looking at early versions of peer-to-peer protocols such as Napster and Gnutella, we saw how Napster was purely created for file sharing</w:t>
      </w:r>
      <w:r w:rsidR="00532ADD">
        <w:t xml:space="preserve">, at its peak having 80 million users </w:t>
      </w:r>
      <w:r w:rsidR="00532ADD">
        <w:fldChar w:fldCharType="begin" w:fldLock="1"/>
      </w:r>
      <w:r w:rsidR="004B0C1C">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32ADD">
        <w:fldChar w:fldCharType="separate"/>
      </w:r>
      <w:r w:rsidR="00532ADD" w:rsidRPr="00532ADD">
        <w:rPr>
          <w:noProof/>
        </w:rPr>
        <w:t>[4]</w:t>
      </w:r>
      <w:r w:rsidR="00532ADD">
        <w:fldChar w:fldCharType="end"/>
      </w:r>
      <w:r w:rsidR="00532ADD">
        <w:t xml:space="preserve"> but was inevitably shutdown</w:t>
      </w:r>
      <w:r w:rsidR="004B0C1C">
        <w:t xml:space="preserve"> after being sued by heavy metal band Metallica </w:t>
      </w:r>
      <w:r w:rsidR="004B0C1C">
        <w:fldChar w:fldCharType="begin" w:fldLock="1"/>
      </w:r>
      <w:r w:rsidR="00C466FB">
        <w:instrText>ADDIN CSL_CITATION {"citationItems":[{"id":"ITEM-1","itemData":{"URL":"https://www.forbes.com/2000/04/14/mu4.html#56582923226a","accessed":{"date-parts":[["2020","8","25"]]},"container-title":"Forbes","id":"ITEM-1","issued":{"date-parts":[["2000"]]},"title":"Metallica Sues Napster","type":"webpage"},"uris":["http://www.mendeley.com/documents/?uuid=7349b89d-818c-4ce1-aaa0-69f0fa153329"]}],"mendeley":{"formattedCitation":"[18]","plainTextFormattedCitation":"[18]","previouslyFormattedCitation":"[18]"},"properties":{"noteIndex":0},"schema":"https://github.com/citation-style-language/schema/raw/master/csl-citation.json"}</w:instrText>
      </w:r>
      <w:r w:rsidR="004B0C1C">
        <w:fldChar w:fldCharType="separate"/>
      </w:r>
      <w:r w:rsidR="004B0C1C" w:rsidRPr="004B0C1C">
        <w:rPr>
          <w:noProof/>
        </w:rPr>
        <w:t>[18]</w:t>
      </w:r>
      <w:r w:rsidR="004B0C1C">
        <w:fldChar w:fldCharType="end"/>
      </w:r>
      <w:r w:rsidR="004B0C1C">
        <w:t>.</w:t>
      </w:r>
      <w:r>
        <w:t xml:space="preserve"> </w:t>
      </w:r>
      <w:r w:rsidR="00532ADD">
        <w:t>A</w:t>
      </w:r>
      <w:r>
        <w:t>nd the most popular implementation of Gnutella being in the LimeWire client</w:t>
      </w:r>
      <w:r w:rsidR="00E27699">
        <w:t>, which also used the BitTorrent protocol</w:t>
      </w:r>
      <w:r w:rsidR="00EB6641">
        <w:t xml:space="preserve">. The service was shut down in 2010 after a court ruling found that it had intentionally caused large-scale copyright infringement by allowing sharing of copyrighted works amongst its 50 million monthly users </w:t>
      </w:r>
      <w:r w:rsidR="00C466FB">
        <w:fldChar w:fldCharType="begin" w:fldLock="1"/>
      </w:r>
      <w:r w:rsidR="005B44FB">
        <w:instrText>ADDIN CSL_CITATION {"citationItems":[{"id":"ITEM-1","itemData":{"URL":"https://www.theguardian.com/technology/2010/oct/27/limewire-shut-down","accessed":{"date-parts":[["2020","8","25"]]},"author":[{"dropping-particle":"","family":"Halliday","given":"Josh","non-dropping-particle":"","parse-names":false,"suffix":""}],"container-title":"The Guardian","id":"ITEM-1","issued":{"date-parts":[["2010"]]},"title":"Limewire shut down by federal court","type":"webpage"},"uris":["http://www.mendeley.com/documents/?uuid=684d0338-9080-41d9-b3ba-bbaff4cb0179"]}],"mendeley":{"formattedCitation":"[19]","plainTextFormattedCitation":"[19]","previouslyFormattedCitation":"[19]"},"properties":{"noteIndex":0},"schema":"https://github.com/citation-style-language/schema/raw/master/csl-citation.json"}</w:instrText>
      </w:r>
      <w:r w:rsidR="00C466FB">
        <w:fldChar w:fldCharType="separate"/>
      </w:r>
      <w:r w:rsidR="00C466FB" w:rsidRPr="00C466FB">
        <w:rPr>
          <w:noProof/>
        </w:rPr>
        <w:t>[19]</w:t>
      </w:r>
      <w:r w:rsidR="00C466FB">
        <w:fldChar w:fldCharType="end"/>
      </w:r>
      <w:r w:rsidR="00EB6641">
        <w:t>.</w:t>
      </w:r>
      <w:r w:rsidR="002C5174">
        <w:t xml:space="preserve"> Shutting these services down only led to developers not only creating forks of the software such as LimeWire Pirate Edition</w:t>
      </w:r>
      <w:r w:rsidR="008233B5">
        <w:t xml:space="preserve"> and FrostWire</w:t>
      </w:r>
      <w:r w:rsidR="002C5174">
        <w:t>, but people turning to alternat</w:t>
      </w:r>
      <w:r w:rsidR="00E20F6D">
        <w:t>ive</w:t>
      </w:r>
      <w:r w:rsidR="002C5174">
        <w:t xml:space="preserve"> protocols. </w:t>
      </w:r>
    </w:p>
    <w:p w:rsidR="00E11315" w:rsidRDefault="00E11315" w:rsidP="005D179C"/>
    <w:p w:rsidR="004438EC" w:rsidRDefault="002C5174" w:rsidP="005D179C">
      <w:r>
        <w:t xml:space="preserve">The </w:t>
      </w:r>
      <w:r w:rsidR="000735F6">
        <w:t>best-known</w:t>
      </w:r>
      <w:r>
        <w:t xml:space="preserve"> peer-to-peer file sharing protocol in use today is BitTorrent</w:t>
      </w:r>
      <w:r w:rsidR="000735F6">
        <w:t>. U</w:t>
      </w:r>
      <w:r>
        <w:t>sable with popular client software such as µTorrent, BitTorrent and Transmission (</w:t>
      </w:r>
      <w:r w:rsidR="00DB2C41">
        <w:t>shipped with</w:t>
      </w:r>
      <w:r>
        <w:t xml:space="preserve"> Ubuntu Linux distributions).</w:t>
      </w:r>
      <w:r w:rsidR="00DB4E82">
        <w:t xml:space="preserve"> </w:t>
      </w:r>
      <w:r w:rsidR="00E11315">
        <w:t>There are two ways file downloads happen in BitTorrent:</w:t>
      </w:r>
    </w:p>
    <w:p w:rsidR="00E11315" w:rsidRDefault="00E11315" w:rsidP="00E11315">
      <w:pPr>
        <w:pStyle w:val="ListParagraph"/>
        <w:numPr>
          <w:ilvl w:val="0"/>
          <w:numId w:val="16"/>
        </w:numPr>
      </w:pPr>
      <w:r>
        <w:t xml:space="preserve">Clients query a dedicated </w:t>
      </w:r>
      <w:r>
        <w:rPr>
          <w:i/>
          <w:iCs/>
        </w:rPr>
        <w:t xml:space="preserve">tracker </w:t>
      </w:r>
      <w:r>
        <w:t xml:space="preserve">node for a list of </w:t>
      </w:r>
      <w:r w:rsidRPr="00E11315">
        <w:rPr>
          <w:i/>
          <w:iCs/>
        </w:rPr>
        <w:t>peers</w:t>
      </w:r>
      <w:r>
        <w:t xml:space="preserve"> that can supply a certain file. Peers </w:t>
      </w:r>
      <w:r>
        <w:rPr>
          <w:i/>
          <w:iCs/>
        </w:rPr>
        <w:t xml:space="preserve">announcing </w:t>
      </w:r>
      <w:r>
        <w:t>themselves to a tracker when they have a file to share</w:t>
      </w:r>
      <w:r w:rsidR="00F820F2">
        <w:t xml:space="preserve"> </w:t>
      </w:r>
      <w:r w:rsidR="00F820F2">
        <w:fldChar w:fldCharType="begin" w:fldLock="1"/>
      </w:r>
      <w:r w:rsidR="003302C2">
        <w:instrText>ADDIN CSL_CITATION {"citationItems":[{"id":"ITEM-1","itemData":{"DOI":"10.1007/s11042-013-1760-x","ISSN":"1380-7501","author":[{"dropping-particle":"","family":"Park","given":"Sooyoung","non-dropping-particle":"","parse-names":false,"suffix":""},{"dropping-particle":"","family":"Chung","given":"Hyunji","non-dropping-particle":"","parse-names":false,"suffix":""},{"dropping-particle":"","family":"Lee","given":"Changhoon","non-dropping-particle":"","parse-names":false,"suffix":""},{"dropping-particle":"","family":"Lee","given":"Sangjin","non-dropping-particle":"","parse-names":false,"suffix":""},{"dropping-particle":"","family":"Lee","given":"Kyungho","non-dropping-particle":"","parse-names":false,"suffix":""}],"container-title":"Multimedia tools and applications","genre":"article","id":"ITEM-1","issue":"1","issued":{"date-parts":[["0"]]},"language":"eng","page":"271-286","publisher":"Springer","title":"Methodology and implementation for tracking the file sharers using BitTorrent","type":"article-journal","volume":"74"},"uris":["http://www.mendeley.com/documents/?uuid=e027bfcf-275d-3882-856a-ac61b0d03e7b"]}],"mendeley":{"formattedCitation":"[20]","plainTextFormattedCitation":"[20]","previouslyFormattedCitation":"[20]"},"properties":{"noteIndex":0},"schema":"https://github.com/citation-style-language/schema/raw/master/csl-citation.json"}</w:instrText>
      </w:r>
      <w:r w:rsidR="00F820F2">
        <w:fldChar w:fldCharType="separate"/>
      </w:r>
      <w:r w:rsidR="00F820F2" w:rsidRPr="00F820F2">
        <w:rPr>
          <w:noProof/>
        </w:rPr>
        <w:t>[20]</w:t>
      </w:r>
      <w:r w:rsidR="00F820F2">
        <w:fldChar w:fldCharType="end"/>
      </w:r>
      <w:r>
        <w:t>.</w:t>
      </w:r>
    </w:p>
    <w:p w:rsidR="00E11315" w:rsidRDefault="00E11315" w:rsidP="00E11315">
      <w:pPr>
        <w:pStyle w:val="ListParagraph"/>
        <w:numPr>
          <w:ilvl w:val="0"/>
          <w:numId w:val="16"/>
        </w:numPr>
      </w:pPr>
      <w:r>
        <w:t xml:space="preserve">Queries are made to other peer nodes for who has the desired file. Utilising </w:t>
      </w:r>
      <w:r w:rsidR="00F820F2">
        <w:t xml:space="preserve">Kademlia over UDP to maintain a Distributed Hash Table of peer contact information </w:t>
      </w:r>
      <w:r w:rsidR="00F820F2">
        <w:fldChar w:fldCharType="begin" w:fldLock="1"/>
      </w:r>
      <w:r w:rsidR="003302C2">
        <w:instrText>ADDIN CSL_CITATION {"citationItems":[{"id":"ITEM-1","itemData":{"URL":"http://www.bittorrent.org/beps//bep_0005.html","accessed":{"date-parts":[["2020","8","22"]]},"author":[{"dropping-particle":"","family":"Loewenstern","given":"Andrew","non-dropping-particle":"","parse-names":false,"suffix":""},{"dropping-particle":"","family":"Norberg","given":"Arvid","non-dropping-particle":"","parse-names":false,"suffix":""}],"id":"ITEM-1","issued":{"date-parts":[["2008"]]},"title":"DHT Protocol","type":"webpage"},"uris":["http://www.mendeley.com/documents/?uuid=10576861-b216-46cf-ae1f-284a14136aab"]}],"mendeley":{"formattedCitation":"[21]","plainTextFormattedCitation":"[21]","previouslyFormattedCitation":"[21]"},"properties":{"noteIndex":0},"schema":"https://github.com/citation-style-language/schema/raw/master/csl-citation.json"}</w:instrText>
      </w:r>
      <w:r w:rsidR="00F820F2">
        <w:fldChar w:fldCharType="separate"/>
      </w:r>
      <w:r w:rsidR="00F820F2" w:rsidRPr="00F820F2">
        <w:rPr>
          <w:noProof/>
        </w:rPr>
        <w:t>[21]</w:t>
      </w:r>
      <w:r w:rsidR="00F820F2">
        <w:fldChar w:fldCharType="end"/>
      </w:r>
      <w:r w:rsidR="00F820F2">
        <w:t>.</w:t>
      </w:r>
    </w:p>
    <w:p w:rsidR="005B44FB" w:rsidRDefault="005B44FB" w:rsidP="005D179C"/>
    <w:p w:rsidR="005B44FB" w:rsidRDefault="005B44FB" w:rsidP="005D179C">
      <w:r>
        <w:t xml:space="preserve">To highlight the popularity of BitTorrent, it was estimated that in 2013, there were between 15 to 27 million active users at any given day of the year </w:t>
      </w:r>
      <w:r>
        <w:fldChar w:fldCharType="begin" w:fldLock="1"/>
      </w:r>
      <w:r w:rsidR="003302C2">
        <w:instrText>ADDIN CSL_CITATION {"citationItems":[{"id":"ITEM-1","itemData":{"DOI":"10.1109/P2P.2013.6688697","ISBN":"978-1-4799-0515-7","author":[{"dropping-particle":"","family":"Wang","given":"Liang","non-dropping-particle":"","parse-names":false,"suffix":""},{"dropping-particle":"","family":"Kangasharju","given":"Jussi","non-dropping-particle":"","parse-names":false,"suffix":""}],"container-title":"IEEE P2P 2013 Proceedings","id":"ITEM-1","issued":{"date-parts":[["2013","9"]]},"page":"1-10","publisher":"IEEE","title":"Measuring large-scale distributed systems: case of BitTorrent Mainline DHT","type":"paper-conference"},"uris":["http://www.mendeley.com/documents/?uuid=0cb8c99b-982b-4799-84b2-883d446fa7bc"]}],"mendeley":{"formattedCitation":"[22]","plainTextFormattedCitation":"[22]","previouslyFormattedCitation":"[22]"},"properties":{"noteIndex":0},"schema":"https://github.com/citation-style-language/schema/raw/master/csl-citation.json"}</w:instrText>
      </w:r>
      <w:r>
        <w:fldChar w:fldCharType="separate"/>
      </w:r>
      <w:r w:rsidR="00F820F2" w:rsidRPr="00F820F2">
        <w:rPr>
          <w:noProof/>
        </w:rPr>
        <w:t>[22]</w:t>
      </w:r>
      <w:r>
        <w:fldChar w:fldCharType="end"/>
      </w:r>
      <w:r>
        <w:t>.</w:t>
      </w:r>
      <w:r w:rsidR="00973A8B">
        <w:t xml:space="preserve"> In that same year, a report by Palo Alto Networks</w:t>
      </w:r>
      <w:r w:rsidR="004F1498">
        <w:t xml:space="preserve"> </w:t>
      </w:r>
      <w:r w:rsidR="004F1498">
        <w:fldChar w:fldCharType="begin" w:fldLock="1"/>
      </w:r>
      <w:r w:rsidR="003302C2">
        <w:instrText>ADDIN CSL_CITATION {"citationItems":[{"id":"ITEM-1","itemData":{"author":[{"dropping-particle":"","family":"Palo Alto Networks","given":"","non-dropping-particle":"","parse-names":false,"suffix":""}],"id":"ITEM-1","issued":{"date-parts":[["2013"]]},"title":"The Palo Alto Networks Application Usage &amp; Threat Report","type":"report"},"uris":["http://www.mendeley.com/documents/?uuid=e86b800c-fcf2-4963-80ec-03893266ab9e"]}],"mendeley":{"formattedCitation":"[23]","plainTextFormattedCitation":"[23]","previouslyFormattedCitation":"[23]"},"properties":{"noteIndex":0},"schema":"https://github.com/citation-style-language/schema/raw/master/csl-citation.json"}</w:instrText>
      </w:r>
      <w:r w:rsidR="004F1498">
        <w:fldChar w:fldCharType="separate"/>
      </w:r>
      <w:r w:rsidR="00F820F2" w:rsidRPr="00F820F2">
        <w:rPr>
          <w:noProof/>
        </w:rPr>
        <w:t>[23]</w:t>
      </w:r>
      <w:r w:rsidR="004F1498">
        <w:fldChar w:fldCharType="end"/>
      </w:r>
      <w:r w:rsidR="00973A8B">
        <w:t xml:space="preserve"> showed that </w:t>
      </w:r>
      <w:r w:rsidR="00092EE9">
        <w:t>BitTorrent used 3.35% of the global bandwidth that year.</w:t>
      </w:r>
      <w:r w:rsidR="004F1498">
        <w:t xml:space="preserve"> The protocol was also used outside just peer-to-peer file sharing in cases like software vendors distributing products. For example, Blizzard entertainment’s “Blizzard Downloader” and</w:t>
      </w:r>
      <w:r w:rsidR="00AD0B65">
        <w:t xml:space="preserve"> one of the alternative download methods of the official Ubuntu OS installation being a torrent link</w:t>
      </w:r>
      <w:r w:rsidR="00EF5E01">
        <w:t xml:space="preserve"> </w:t>
      </w:r>
      <w:r w:rsidR="00EF5E01">
        <w:fldChar w:fldCharType="begin" w:fldLock="1"/>
      </w:r>
      <w:r w:rsidR="003302C2">
        <w:instrText>ADDIN CSL_CITATION {"citationItems":[{"id":"ITEM-1","itemData":{"URL":"https://ubuntu.com/download/alternative-downloads","accessed":{"date-parts":[["2020","8","25"]]},"author":[{"dropping-particle":"","family":"Canonical Ltd.","given":"","non-dropping-particle":"","parse-names":false,"suffix":""}],"id":"ITEM-1","issued":{"date-parts":[["0"]]},"title":"Alternative downloads | Ubuntu","type":"webpage"},"uris":["http://www.mendeley.com/documents/?uuid=04aee287-bd1a-44d8-9bdf-5a01ee8e84c9"]}],"mendeley":{"formattedCitation":"[24]","plainTextFormattedCitation":"[24]","previouslyFormattedCitation":"[24]"},"properties":{"noteIndex":0},"schema":"https://github.com/citation-style-language/schema/raw/master/csl-citation.json"}</w:instrText>
      </w:r>
      <w:r w:rsidR="00EF5E01">
        <w:fldChar w:fldCharType="separate"/>
      </w:r>
      <w:r w:rsidR="00F820F2" w:rsidRPr="00F820F2">
        <w:rPr>
          <w:noProof/>
        </w:rPr>
        <w:t>[24]</w:t>
      </w:r>
      <w:r w:rsidR="00EF5E01">
        <w:fldChar w:fldCharType="end"/>
      </w:r>
      <w:r w:rsidR="00AD0B65">
        <w:t>.</w:t>
      </w:r>
      <w:r w:rsidR="00EF5E01">
        <w:t xml:space="preserve"> Another alternate use case for BitTorrent was in distributing software updates across machines in a network. </w:t>
      </w:r>
      <w:r w:rsidR="00DB071C">
        <w:t xml:space="preserve">A 2010 article by TorrentFreak </w:t>
      </w:r>
      <w:r w:rsidR="00DB071C">
        <w:fldChar w:fldCharType="begin" w:fldLock="1"/>
      </w:r>
      <w:r w:rsidR="003302C2">
        <w:instrText>ADDIN CSL_CITATION {"citationItems":[{"id":"ITEM-1","itemData":{"URL":"https://torrentfreak.com/facebook-uses-bittorrent-and-they-love-it-100625/","accessed":{"date-parts":[["2020","8","25"]]},"author":[{"dropping-particle":"","family":"Sar","given":"Ernesto","non-dropping-particle":"Van der","parse-names":false,"suffix":""}],"container-title":"TorrentFreak","id":"ITEM-1","issued":{"date-parts":[["2010"]]},"title":"Facebook Uses BitTorrent, And They Love It","type":"webpage"},"uris":["http://www.mendeley.com/documents/?uuid=4d823faf-ad9b-42ab-90dd-5cafd323770b"]}],"mendeley":{"formattedCitation":"[25]","plainTextFormattedCitation":"[25]","previouslyFormattedCitation":"[25]"},"properties":{"noteIndex":0},"schema":"https://github.com/citation-style-language/schema/raw/master/csl-citation.json"}</w:instrText>
      </w:r>
      <w:r w:rsidR="00DB071C">
        <w:fldChar w:fldCharType="separate"/>
      </w:r>
      <w:r w:rsidR="00F820F2" w:rsidRPr="00F820F2">
        <w:rPr>
          <w:noProof/>
        </w:rPr>
        <w:t>[25]</w:t>
      </w:r>
      <w:r w:rsidR="00DB071C">
        <w:fldChar w:fldCharType="end"/>
      </w:r>
      <w:r w:rsidR="00DB071C">
        <w:t xml:space="preserve"> reported how </w:t>
      </w:r>
      <w:r w:rsidR="003F0D78">
        <w:t xml:space="preserve">Twitter and </w:t>
      </w:r>
      <w:r w:rsidR="00DB071C">
        <w:t>Facebook</w:t>
      </w:r>
      <w:r w:rsidR="003F0D78">
        <w:t xml:space="preserve"> adopted BitTorrent technology to distribute software updates. Facebook</w:t>
      </w:r>
      <w:r w:rsidR="00DB071C">
        <w:t xml:space="preserve"> </w:t>
      </w:r>
      <w:r w:rsidR="003F0D78">
        <w:t xml:space="preserve">notably </w:t>
      </w:r>
      <w:r w:rsidR="00DB071C">
        <w:t>reduced deployment time of hundreds of megabytes of software updates globally from hours to just one minute</w:t>
      </w:r>
      <w:r w:rsidR="00BF45FD">
        <w:t xml:space="preserve"> by using servers in its network to share updates.</w:t>
      </w:r>
    </w:p>
    <w:p w:rsidR="001D551C" w:rsidRDefault="001D551C" w:rsidP="005D179C"/>
    <w:p w:rsidR="001D551C" w:rsidRDefault="00630516" w:rsidP="005D179C">
      <w:r>
        <w:t>Even though BitTorrent evidently has a multitude of benefits, it has unfortunately gained infamy and a strong association with piracy.</w:t>
      </w:r>
      <w:r w:rsidR="00E35F8D">
        <w:t xml:space="preserve"> On its own, BitTorrent does not supply a way of searching for torrent files and this is where torrent search websites.</w:t>
      </w:r>
      <w:r w:rsidR="000C4CB6">
        <w:t xml:space="preserve"> A</w:t>
      </w:r>
      <w:r w:rsidR="00A04462">
        <w:t xml:space="preserve"> user downloads the</w:t>
      </w:r>
      <w:r w:rsidR="000C4CB6">
        <w:t xml:space="preserve"> torrent file</w:t>
      </w:r>
      <w:r w:rsidR="00A04462">
        <w:t>,</w:t>
      </w:r>
      <w:r w:rsidR="000C4CB6">
        <w:t xml:space="preserve"> </w:t>
      </w:r>
      <w:r w:rsidR="00A04462">
        <w:t xml:space="preserve">which </w:t>
      </w:r>
      <w:r w:rsidR="000C4CB6">
        <w:t>contains information about network peers who have pieces of the desired file.</w:t>
      </w:r>
      <w:r w:rsidR="00773C5B">
        <w:t xml:space="preserve"> Popular torrent search sites like </w:t>
      </w:r>
      <w:r w:rsidR="00773C5B" w:rsidRPr="00F86D9E">
        <w:rPr>
          <w:i/>
          <w:iCs/>
        </w:rPr>
        <w:t>The Pirate Bay</w:t>
      </w:r>
      <w:r w:rsidR="00773C5B">
        <w:t xml:space="preserve"> and </w:t>
      </w:r>
      <w:r w:rsidR="00773C5B" w:rsidRPr="00F86D9E">
        <w:rPr>
          <w:i/>
          <w:iCs/>
        </w:rPr>
        <w:t>isoHunt</w:t>
      </w:r>
      <w:r w:rsidR="00773C5B">
        <w:t xml:space="preserve"> offered the convenience of a large repository of torrent files ranging from popular movies and music to computer and phone software.</w:t>
      </w:r>
    </w:p>
    <w:p w:rsidR="0093784B" w:rsidRDefault="00773C5B" w:rsidP="005D179C">
      <w:r>
        <w:t xml:space="preserve">Coupled </w:t>
      </w:r>
      <w:r w:rsidR="00782BE1">
        <w:t>with a one-click to download process on any BitTorrent client of the user’s choice, these torrent search websites made BitTorrent into a powerful tool to freely acquire any media of a user’s choosing.</w:t>
      </w:r>
      <w:r w:rsidR="00E50F65">
        <w:t xml:space="preserve"> The popularity of </w:t>
      </w:r>
      <w:r w:rsidR="00E57BAA">
        <w:t>torrenting media in place of purchasing had a negative effect on the owners of this media. The Recording Industry Association of America (RIAA) claimed that recorded music sales in USA fell from $14.5 billion to $7.7 billion between 1999 and 2009</w:t>
      </w:r>
      <w:r w:rsidR="00972823">
        <w:t xml:space="preserve"> with peer-to-peer file sharing networks attributed as the primary reason behind this decline </w:t>
      </w:r>
      <w:r w:rsidR="00972823">
        <w:fldChar w:fldCharType="begin" w:fldLock="1"/>
      </w:r>
      <w:r w:rsidR="00753C36">
        <w:instrText>ADDIN CSL_CITATION {"citationItems":[{"id":"ITEM-1","itemData":{"URL":"https://www.theguardian.com/technology/2010/oct/27/limewire-shut-down","accessed":{"date-parts":[["2020","8","25"]]},"author":[{"dropping-particle":"","family":"Halliday","given":"Josh","non-dropping-particle":"","parse-names":false,"suffix":""}],"container-title":"The Guardian","id":"ITEM-1","issued":{"date-parts":[["2010"]]},"title":"Limewire shut down by federal court","type":"webpage"},"uris":["http://www.mendeley.com/documents/?uuid=684d0338-9080-41d9-b3ba-bbaff4cb0179"]}],"mendeley":{"formattedCitation":"[19]","plainTextFormattedCitation":"[19]","previouslyFormattedCitation":"[19]"},"properties":{"noteIndex":0},"schema":"https://github.com/citation-style-language/schema/raw/master/csl-citation.json"}</w:instrText>
      </w:r>
      <w:r w:rsidR="00972823">
        <w:fldChar w:fldCharType="separate"/>
      </w:r>
      <w:r w:rsidR="00972823" w:rsidRPr="00972823">
        <w:rPr>
          <w:noProof/>
        </w:rPr>
        <w:t>[19]</w:t>
      </w:r>
      <w:r w:rsidR="00972823">
        <w:fldChar w:fldCharType="end"/>
      </w:r>
      <w:r w:rsidR="00972823">
        <w:t>.</w:t>
      </w:r>
    </w:p>
    <w:p w:rsidR="0093784B" w:rsidRDefault="0093784B" w:rsidP="005D179C"/>
    <w:p w:rsidR="00773C5B" w:rsidRDefault="00F86D9E" w:rsidP="005D179C">
      <w:r>
        <w:t xml:space="preserve">There were also BitTorrent clients that shipped with search functionality, one popular example being </w:t>
      </w:r>
      <w:r>
        <w:rPr>
          <w:i/>
          <w:iCs/>
        </w:rPr>
        <w:t>Popcorn Time</w:t>
      </w:r>
      <w:r w:rsidR="006F5EBF">
        <w:rPr>
          <w:i/>
          <w:iCs/>
        </w:rPr>
        <w:t xml:space="preserve">: </w:t>
      </w:r>
      <w:r w:rsidR="006F5EBF">
        <w:t>a free, torrent-based alternative to video streaming services like Amazon Prime and Netflix.</w:t>
      </w:r>
      <w:r w:rsidR="00DE7BE5">
        <w:t xml:space="preserve"> Popcorn Time made it even easier for users to access pirated content as all a user does is search for the desired movie and press play. In the background, the temporarily saves the movie while sharing it to other clients as the user consumes the desired content, earning it the title of ‘Netflix for pirated movies’ </w:t>
      </w:r>
      <w:r w:rsidR="00753C36">
        <w:fldChar w:fldCharType="begin" w:fldLock="1"/>
      </w:r>
      <w:r w:rsidR="003302C2">
        <w:instrText>ADDIN CSL_CITATION {"citationItems":[{"id":"ITEM-1","itemData":{"URL":"https://uk.pcmag.com/internet-3/10462/popcorn-time-is-like-netflix-for-pirated-movies","accessed":{"date-parts":[["2020","8","25"]]},"author":[{"dropping-particle":"","family":"Mlot","given":"Stephanie","non-dropping-particle":"","parse-names":false,"suffix":""}],"container-title":"PCMag","id":"ITEM-1","issued":{"date-parts":[["2014"]]},"title":"'Popcorn Time' Is Like Netflix for Pirated Movies","type":"webpage"},"uris":["http://www.mendeley.com/documents/?uuid=58a45038-b3c4-43f5-9d2b-4116021300a6"]}],"mendeley":{"formattedCitation":"[26]","plainTextFormattedCitation":"[26]","previouslyFormattedCitation":"[26]"},"properties":{"noteIndex":0},"schema":"https://github.com/citation-style-language/schema/raw/master/csl-citation.json"}</w:instrText>
      </w:r>
      <w:r w:rsidR="00753C36">
        <w:fldChar w:fldCharType="separate"/>
      </w:r>
      <w:r w:rsidR="00F820F2" w:rsidRPr="00F820F2">
        <w:rPr>
          <w:noProof/>
        </w:rPr>
        <w:t>[26]</w:t>
      </w:r>
      <w:r w:rsidR="00753C36">
        <w:fldChar w:fldCharType="end"/>
      </w:r>
      <w:r w:rsidR="00DE7BE5">
        <w:t>.</w:t>
      </w:r>
      <w:r w:rsidR="00753C36">
        <w:t xml:space="preserve"> An interesting point to note is that unlike other BitTorrent clients that were neutral with what users downloaded, the Popcorn Time developers were aware of the software being used mainly for movie piracy. Evident by the warning message “downloading copyrighted material may be illegal in your country” displayed on their website </w:t>
      </w:r>
      <w:r w:rsidR="00753C36">
        <w:fldChar w:fldCharType="begin" w:fldLock="1"/>
      </w:r>
      <w:r w:rsidR="003302C2">
        <w:instrText>ADDIN CSL_CITATION {"citationItems":[{"id":"ITEM-1","itemData":{"URL":"https://uk.pcmag.com/internet-3/10462/popcorn-time-is-like-netflix-for-pirated-movies","accessed":{"date-parts":[["2020","8","25"]]},"author":[{"dropping-particle":"","family":"Mlot","given":"Stephanie","non-dropping-particle":"","parse-names":false,"suffix":""}],"container-title":"PCMag","id":"ITEM-1","issued":{"date-parts":[["2014"]]},"title":"'Popcorn Time' Is Like Netflix for Pirated Movies","type":"webpage"},"uris":["http://www.mendeley.com/documents/?uuid=58a45038-b3c4-43f5-9d2b-4116021300a6"]}],"mendeley":{"formattedCitation":"[26]","plainTextFormattedCitation":"[26]","previouslyFormattedCitation":"[26]"},"properties":{"noteIndex":0},"schema":"https://github.com/citation-style-language/schema/raw/master/csl-citation.json"}</w:instrText>
      </w:r>
      <w:r w:rsidR="00753C36">
        <w:fldChar w:fldCharType="separate"/>
      </w:r>
      <w:r w:rsidR="00F820F2" w:rsidRPr="00F820F2">
        <w:rPr>
          <w:noProof/>
        </w:rPr>
        <w:t>[26]</w:t>
      </w:r>
      <w:r w:rsidR="00753C36">
        <w:fldChar w:fldCharType="end"/>
      </w:r>
      <w:r w:rsidR="00753C36">
        <w:t>.</w:t>
      </w:r>
    </w:p>
    <w:p w:rsidR="00DB4E82" w:rsidRDefault="00DB4E82" w:rsidP="005D179C"/>
    <w:p w:rsidR="00DB4E82" w:rsidRDefault="00AB4782" w:rsidP="005D179C">
      <w:r>
        <w:t>As billions of Dollars are being lost to copyright infringement, effort is being made to counter illegal peer-to-peer file sharing. Which is not as simple as issuing takedown orders on a central server. The common method used by authorities</w:t>
      </w:r>
      <w:r w:rsidR="003302C2">
        <w:t xml:space="preserve"> and copyright agencies</w:t>
      </w:r>
      <w:r>
        <w:t xml:space="preserve"> has been to identify copyrighted file sharers and</w:t>
      </w:r>
      <w:r w:rsidR="00593DF4">
        <w:t xml:space="preserve"> have internet service providers</w:t>
      </w:r>
      <w:r>
        <w:t xml:space="preserve"> issue </w:t>
      </w:r>
      <w:r w:rsidR="003302C2">
        <w:t xml:space="preserve">warnings or lawsuits. Research done by Park et al. </w:t>
      </w:r>
      <w:r w:rsidR="003302C2">
        <w:fldChar w:fldCharType="begin" w:fldLock="1"/>
      </w:r>
      <w:r w:rsidR="00404D80">
        <w:instrText>ADDIN CSL_CITATION {"citationItems":[{"id":"ITEM-1","itemData":{"DOI":"10.1007/s11042-013-1760-x","ISSN":"1380-7501","author":[{"dropping-particle":"","family":"Park","given":"Sooyoung","non-dropping-particle":"","parse-names":false,"suffix":""},{"dropping-particle":"","family":"Chung","given":"Hyunji","non-dropping-particle":"","parse-names":false,"suffix":""},{"dropping-particle":"","family":"Lee","given":"Changhoon","non-dropping-particle":"","parse-names":false,"suffix":""},{"dropping-particle":"","family":"Lee","given":"Sangjin","non-dropping-particle":"","parse-names":false,"suffix":""},{"dropping-particle":"","family":"Lee","given":"Kyungho","non-dropping-particle":"","parse-names":false,"suffix":""}],"container-title":"Multimedia tools and applications","genre":"article","id":"ITEM-1","issue":"1","issued":{"date-parts":[["0"]]},"language":"eng","page":"271-286","publisher":"Springer","title":"Methodology and implementation for tracking the file sharers using BitTorrent","type":"article-journal","volume":"74"},"uris":["http://www.mendeley.com/documents/?uuid=e027bfcf-275d-3882-856a-ac61b0d03e7b"]}],"mendeley":{"formattedCitation":"[20]","plainTextFormattedCitation":"[20]","previouslyFormattedCitation":"[20]"},"properties":{"noteIndex":0},"schema":"https://github.com/citation-style-language/schema/raw/master/csl-citation.json"}</w:instrText>
      </w:r>
      <w:r w:rsidR="003302C2">
        <w:fldChar w:fldCharType="separate"/>
      </w:r>
      <w:r w:rsidR="003302C2" w:rsidRPr="003302C2">
        <w:rPr>
          <w:noProof/>
        </w:rPr>
        <w:t>[20]</w:t>
      </w:r>
      <w:r w:rsidR="003302C2">
        <w:fldChar w:fldCharType="end"/>
      </w:r>
      <w:r w:rsidR="003302C2">
        <w:t xml:space="preserve"> suggests two methods of identifying copyright file sharers:</w:t>
      </w:r>
    </w:p>
    <w:p w:rsidR="003302C2" w:rsidRDefault="003302C2" w:rsidP="003302C2">
      <w:pPr>
        <w:pStyle w:val="ListParagraph"/>
        <w:numPr>
          <w:ilvl w:val="0"/>
          <w:numId w:val="17"/>
        </w:numPr>
      </w:pPr>
      <w:r>
        <w:t>Perform a query to a tracker node for peers supplying the copyrighted file in question and then identifying the users with the IP addresses from the peer information.</w:t>
      </w:r>
    </w:p>
    <w:p w:rsidR="003302C2" w:rsidRDefault="003302C2" w:rsidP="003302C2">
      <w:pPr>
        <w:pStyle w:val="ListParagraph"/>
        <w:numPr>
          <w:ilvl w:val="0"/>
          <w:numId w:val="17"/>
        </w:numPr>
      </w:pPr>
      <w:r>
        <w:t xml:space="preserve">Using the DHT protocol to get peers that have the copyrighted file and </w:t>
      </w:r>
      <w:r w:rsidR="00404D80">
        <w:t>like</w:t>
      </w:r>
      <w:r>
        <w:t xml:space="preserve"> the first method, identifying users using the IP addresses from peer information.</w:t>
      </w:r>
    </w:p>
    <w:p w:rsidR="00404D80" w:rsidRDefault="00404D80">
      <w:r>
        <w:br w:type="page"/>
      </w:r>
    </w:p>
    <w:p w:rsidR="00593DF4" w:rsidRDefault="00404D80" w:rsidP="00593DF4">
      <w:r>
        <w:lastRenderedPageBreak/>
        <w:t xml:space="preserve">Merely sending notifications to users did not prove as effective as authorities would have hoped as a UK Government infringement tracker survey conducted in March 2018 estimated that 15% of UK internet users aged 12+ consumed at least one item of content illegally within the past three months of the survey </w:t>
      </w:r>
      <w:r>
        <w:fldChar w:fldCharType="begin" w:fldLock="1"/>
      </w:r>
      <w:r w:rsidR="004274E1">
        <w:instrText>ADDIN CSL_CITATION {"citationItems":[{"id":"ITEM-1","itemData":{"author":[{"dropping-particle":"","family":"Kantar Media","given":"","non-dropping-particle":"","parse-names":false,"suffix":""}],"id":"ITEM-1","issued":{"date-parts":[["2018"]]},"number-of-pages":"5","title":"Online Copyright Infringement Tracker Latest wave of research (March 2018)","type":"report"},"uris":["http://www.mendeley.com/documents/?uuid=d0171446-45db-4608-9b72-fb9fd2634281"]}],"mendeley":{"formattedCitation":"[27]","plainTextFormattedCitation":"[27]","previouslyFormattedCitation":"[27]"},"properties":{"noteIndex":0},"schema":"https://github.com/citation-style-language/schema/raw/master/csl-citation.json"}</w:instrText>
      </w:r>
      <w:r>
        <w:fldChar w:fldCharType="separate"/>
      </w:r>
      <w:r w:rsidRPr="00404D80">
        <w:rPr>
          <w:noProof/>
        </w:rPr>
        <w:t>[27]</w:t>
      </w:r>
      <w:r>
        <w:fldChar w:fldCharType="end"/>
      </w:r>
      <w:r>
        <w:t xml:space="preserve">. And as of July 2019, internet providers </w:t>
      </w:r>
      <w:r w:rsidR="0053396F">
        <w:t>stopped sending</w:t>
      </w:r>
      <w:r>
        <w:t xml:space="preserve"> copyright warning</w:t>
      </w:r>
      <w:r w:rsidR="0053396F">
        <w:t>s as the agreement to do so was terminated by right</w:t>
      </w:r>
      <w:r w:rsidR="004274E1">
        <w:t>s</w:t>
      </w:r>
      <w:r w:rsidR="0053396F">
        <w:t xml:space="preserve">holders </w:t>
      </w:r>
      <w:r w:rsidR="004274E1">
        <w:fldChar w:fldCharType="begin" w:fldLock="1"/>
      </w:r>
      <w:r w:rsidR="00360EB6">
        <w:instrText>ADDIN CSL_CITATION {"citationItems":[{"id":"ITEM-1","itemData":{"author":[{"dropping-particle":"","family":"Maxwell","given":"Andy","non-dropping-particle":"","parse-names":false,"suffix":""}],"container-title":"TorrentFreak","id":"ITEM-1","issued":{"date-parts":[["2019","7","19"]]},"title":"UK ISPs Stop Sending Copyright Infringement Notices","type":"article-newspaper"},"uris":["http://www.mendeley.com/documents/?uuid=fda9b00e-0e47-436a-a6e8-3b4b5b2cefb8"]}],"mendeley":{"formattedCitation":"[28]","plainTextFormattedCitation":"[28]","previouslyFormattedCitation":"[28]"},"properties":{"noteIndex":0},"schema":"https://github.com/citation-style-language/schema/raw/master/csl-citation.json"}</w:instrText>
      </w:r>
      <w:r w:rsidR="004274E1">
        <w:fldChar w:fldCharType="separate"/>
      </w:r>
      <w:r w:rsidR="004274E1" w:rsidRPr="004274E1">
        <w:rPr>
          <w:noProof/>
        </w:rPr>
        <w:t>[28]</w:t>
      </w:r>
      <w:r w:rsidR="004274E1">
        <w:fldChar w:fldCharType="end"/>
      </w:r>
      <w:r w:rsidR="0053396F">
        <w:t>.</w:t>
      </w:r>
    </w:p>
    <w:p w:rsidR="00644DED" w:rsidRDefault="00644DED" w:rsidP="00593DF4"/>
    <w:p w:rsidR="00341C7D" w:rsidRDefault="00341C7D" w:rsidP="00593DF4">
      <w:r>
        <w:t>Given the massive realized and future potential of these peer-to-peer lookup protocols, it has become easy for developers of the protocols and applications leveraging them to turn a blind eye toward the potential for abuse.</w:t>
      </w:r>
      <w:r w:rsidR="00647EEE">
        <w:t xml:space="preserve"> We have seen how BitTorrent </w:t>
      </w:r>
      <w:r w:rsidR="00CE3504">
        <w:t xml:space="preserve">clients simply exist to download pieces of torrent files from peers yet have gained popularity </w:t>
      </w:r>
      <w:r w:rsidR="007269F9">
        <w:t>for illegally downloading copyrighted content. The have also been some developers who knowingly create software with these protocols to make copyright infringement more convenient.</w:t>
      </w:r>
      <w:r w:rsidR="00B30753">
        <w:t xml:space="preserve"> One potential solution to this issue would be adding end user licenses to these protocols and applications when making them public. Explicit clauses could be added that bar users from using them for illegal activities such that culprits can face </w:t>
      </w:r>
      <w:r w:rsidR="009A66FF">
        <w:t>legal action for breaking this agreement.</w:t>
      </w:r>
    </w:p>
    <w:p w:rsidR="001C317A" w:rsidRDefault="001C317A" w:rsidP="00593DF4"/>
    <w:p w:rsidR="001C317A" w:rsidRDefault="001C317A" w:rsidP="00593DF4">
      <w:r>
        <w:t>Another possible solution would be for rightsholders to think of modifying their sales models to utilize these technologies.</w:t>
      </w:r>
      <w:r w:rsidR="00360EB6">
        <w:t xml:space="preserve"> One of the driving factors for the creators of Popcorn Time was that they saw piracy as “a problem created by an industry that portrays innovation as a threat to their antique recipe to collect value” </w:t>
      </w:r>
      <w:r w:rsidR="00360EB6">
        <w:fldChar w:fldCharType="begin" w:fldLock="1"/>
      </w:r>
      <w:r w:rsidR="005F00CD">
        <w:instrText>ADDIN CSL_CITATION {"citationItems":[{"id":"ITEM-1","itemData":{"URL":"https://medium.com/@getpopcornapp/goodbye-popcorn-time-93f890b8c9f4","accessed":{"date-parts":[["2020","8","26"]]},"author":[{"dropping-particle":"","family":"Popcorn Time!","given":"","non-dropping-particle":"","parse-names":false,"suffix":""}],"container-title":"Meduim.com","id":"ITEM-1","issued":{"date-parts":[["2014"]]},"title":"Goodbye Popcorn Time. This experiment has come to an end","type":"webpage"},"uris":["http://www.mendeley.com/documents/?uuid=fbad3e97-4d1d-4e0d-b5a6-918f9594daa2"]}],"mendeley":{"formattedCitation":"[29]","plainTextFormattedCitation":"[29]","previouslyFormattedCitation":"[29]"},"properties":{"noteIndex":0},"schema":"https://github.com/citation-style-language/schema/raw/master/csl-citation.json"}</w:instrText>
      </w:r>
      <w:r w:rsidR="00360EB6">
        <w:fldChar w:fldCharType="separate"/>
      </w:r>
      <w:r w:rsidR="00360EB6" w:rsidRPr="00360EB6">
        <w:rPr>
          <w:noProof/>
        </w:rPr>
        <w:t>[29]</w:t>
      </w:r>
      <w:r w:rsidR="00360EB6">
        <w:fldChar w:fldCharType="end"/>
      </w:r>
      <w:r w:rsidR="00360EB6">
        <w:t xml:space="preserve">. </w:t>
      </w:r>
      <w:r>
        <w:t xml:space="preserve"> Like how Napster disrupted CD sales and pioneered digital</w:t>
      </w:r>
      <w:r w:rsidR="00360EB6">
        <w:t xml:space="preserve"> music</w:t>
      </w:r>
      <w:r>
        <w:t xml:space="preserve"> streaming, </w:t>
      </w:r>
      <w:r w:rsidR="00360EB6">
        <w:t xml:space="preserve">piracy via </w:t>
      </w:r>
      <w:r>
        <w:t>peer-to</w:t>
      </w:r>
      <w:r w:rsidR="00360EB6">
        <w:t>-peer file sharing has shown the publics’ frustration with region-locked and delayed release of media content. Apart from consumption revenue, rightsholders could see major cost savings</w:t>
      </w:r>
      <w:r w:rsidR="00D5185A">
        <w:t xml:space="preserve"> with regards to content hosting and distribution. Instead of paying vast sums of money maintaining Content Distribution Networks and worrying about uptime, this load to be distributed amongst users in a network.</w:t>
      </w:r>
    </w:p>
    <w:p w:rsidR="00580750" w:rsidRDefault="00580750" w:rsidP="00580750">
      <w:pPr>
        <w:pStyle w:val="Heading1"/>
        <w:numPr>
          <w:ilvl w:val="0"/>
          <w:numId w:val="0"/>
        </w:numPr>
        <w:ind w:left="72"/>
      </w:pPr>
      <w:bookmarkStart w:id="49" w:name="_Toc48667855"/>
      <w:r>
        <w:lastRenderedPageBreak/>
        <w:t>10 Self-Assessment</w:t>
      </w:r>
      <w:bookmarkEnd w:id="49"/>
    </w:p>
    <w:p w:rsidR="00B86A23" w:rsidRDefault="00B86A23" w:rsidP="00B86A23">
      <w:r>
        <w:t xml:space="preserve">Doing an individual project is not trivial feat but what made it even more daunting has been the ongoing global pandemic we are living through. Adjustments had to be made such as fully online interaction with my </w:t>
      </w:r>
      <w:r w:rsidR="00454FE7">
        <w:t>supervisor,</w:t>
      </w:r>
      <w:r>
        <w:t xml:space="preserve"> but I have been fortunate enough that restrictions on physical contact has not had a large impact on my ability to carry out the project.</w:t>
      </w:r>
    </w:p>
    <w:p w:rsidR="00B86A23" w:rsidRDefault="00B86A23" w:rsidP="00B86A23"/>
    <w:p w:rsidR="004F39BE" w:rsidRDefault="00B86A23" w:rsidP="00B86A23">
      <w:r>
        <w:t>In terms of timelines, I believe that I did well maintaining them to a good degree</w:t>
      </w:r>
      <w:r w:rsidR="00454FE7">
        <w:t xml:space="preserve">. The deliverables plan was agreed with my supervisor early in the project which gave both of us milestones to assess whether the project is proceeding at a good pace. Early deliverables were completed slightly late which I attribute to the overwhelming nature of reading and digesting multiple sources of academic literature to be able to give a knowledgeable summary in my report. The experience gained from this background research will hopefully make the process less daunting in the future. </w:t>
      </w:r>
    </w:p>
    <w:p w:rsidR="004F39BE" w:rsidRDefault="004F39BE" w:rsidP="00B86A23"/>
    <w:p w:rsidR="00B86A23" w:rsidRDefault="00454FE7" w:rsidP="00B86A23">
      <w:r>
        <w:t xml:space="preserve">One particularly challenging moment was </w:t>
      </w:r>
      <w:r w:rsidR="00043855">
        <w:t>finding</w:t>
      </w:r>
      <w:r>
        <w:t xml:space="preserve"> multiple versions of the Chord protocol academic paper during research</w:t>
      </w:r>
      <w:r w:rsidR="00264F47">
        <w:t>.</w:t>
      </w:r>
      <w:r w:rsidR="00BF4454">
        <w:t xml:space="preserve"> </w:t>
      </w:r>
      <w:r>
        <w:t>I overcame</w:t>
      </w:r>
      <w:r w:rsidR="00264F47">
        <w:t xml:space="preserve"> this</w:t>
      </w:r>
      <w:r>
        <w:t xml:space="preserve"> </w:t>
      </w:r>
      <w:r w:rsidR="00BF4454">
        <w:t xml:space="preserve">by consulting one of my lecturers, Dr. Daniel O’Keeffe as he had taught me about Chord earlier in the year so could offer insight into the papers. His advice on noting the difference between conference proceedings and full technical papers was very helpful in choosing which paper to use and I decided to just pick one version as the differences were minimal. Staying on the topic of communication, I did my level best to keep my supervisor up to date with my progress through regular Zoom meetings and keep record of progress in the project diary. </w:t>
      </w:r>
      <w:r w:rsidR="004F39BE">
        <w:t>I believe that this communication could have been better</w:t>
      </w:r>
      <w:r w:rsidR="00890147">
        <w:t xml:space="preserve"> by</w:t>
      </w:r>
      <w:r w:rsidR="004F39BE">
        <w:t xml:space="preserve"> offering weekly updates via email in place of Zoom calls when my supervisor was unavailable for those.</w:t>
      </w:r>
    </w:p>
    <w:p w:rsidR="004F39BE" w:rsidRDefault="004F39BE" w:rsidP="00B86A23"/>
    <w:p w:rsidR="004F39BE" w:rsidRDefault="004F39BE" w:rsidP="00B86A23">
      <w:r>
        <w:t>The implementation stage of the project went as well as I could expect</w:t>
      </w:r>
      <w:r w:rsidR="00392281">
        <w:t>.</w:t>
      </w:r>
      <w:r>
        <w:t xml:space="preserve"> </w:t>
      </w:r>
      <w:r w:rsidR="009F025F">
        <w:t>O</w:t>
      </w:r>
      <w:r>
        <w:t xml:space="preserve">ne of the main contributing factors being the brilliant Elixir documentation both online and through the </w:t>
      </w:r>
      <w:r>
        <w:rPr>
          <w:i/>
          <w:iCs/>
        </w:rPr>
        <w:t xml:space="preserve">iex </w:t>
      </w:r>
      <w:r>
        <w:t>Elixir shell. In times when I wanted to find a function to fulfill a task or learn more about another, referring to these proved handy in quickly getting answers. What did</w:t>
      </w:r>
      <w:r w:rsidR="007432CD">
        <w:t xml:space="preserve"> not</w:t>
      </w:r>
      <w:r>
        <w:t xml:space="preserve"> go so well with implementation was my lack of experience with Elixir which meant more time was taken researching how to use built-in functions and how to syntactically write aspects of the program.</w:t>
      </w:r>
    </w:p>
    <w:p w:rsidR="004F39BE" w:rsidRDefault="004F39BE" w:rsidP="00B86A23"/>
    <w:p w:rsidR="000E1EC1" w:rsidRDefault="000E1EC1" w:rsidP="00B86A23">
      <w:r>
        <w:t>This project reminded me that it</w:t>
      </w:r>
      <w:r w:rsidR="00112B1E">
        <w:t xml:space="preserve"> is</w:t>
      </w:r>
      <w:r>
        <w:t xml:space="preserve"> OK to start off and iterate with an ‘inefficient’ but working version of a software especially with tight timelines. In my jobs and projects prior to this project, I have had the habit of perfectionism over an assignment which increased the workload and stress given the timeline I had. Accepting this iterative mindset made the project more manageable to complete.</w:t>
      </w:r>
    </w:p>
    <w:p w:rsidR="000E1EC1" w:rsidRDefault="000E1EC1" w:rsidP="000E1EC1">
      <w:pPr>
        <w:pStyle w:val="Standard"/>
      </w:pPr>
      <w:r>
        <w:br w:type="page"/>
      </w:r>
    </w:p>
    <w:p w:rsidR="000E1EC1" w:rsidRDefault="000E1EC1" w:rsidP="00B86A23">
      <w:r>
        <w:lastRenderedPageBreak/>
        <w:t xml:space="preserve">The second thing I learnt from this project was not to fear setting expectations </w:t>
      </w:r>
      <w:r w:rsidR="001C2F8B">
        <w:t>or modifying them down the road. When reading the Chord pseudocode, implementation seemed like it would be straightforward but only when I started did I realize it would be trickier than anticipated. This required me articulating to my supervisor how implementation involved both interpreting the pseudocode and learning the nuances of Elixir. I was fortunate that my supervisor was accommodating in revising expectations which led to a quick revision of the software roadmap.</w:t>
      </w:r>
    </w:p>
    <w:p w:rsidR="001C2F8B" w:rsidRDefault="001C2F8B" w:rsidP="00B86A23"/>
    <w:p w:rsidR="001C2F8B" w:rsidRDefault="00B46DB4" w:rsidP="00B86A23">
      <w:r>
        <w:t>Looking at post university employment, my ideal role would be one mostly working on distributed systems challenges. Job hunting over the past few months however has revealed that most roles in this realm ask for developers with extensive experience</w:t>
      </w:r>
      <w:r w:rsidR="006F513A">
        <w:t xml:space="preserve">. Raising </w:t>
      </w:r>
      <w:r>
        <w:t>the question how one gains said large-scale distributed design experience. My current plan is to start off in a role that might not necessarily be related to distributed system development and work my way up from there.</w:t>
      </w:r>
    </w:p>
    <w:p w:rsidR="00B46DB4" w:rsidRDefault="00B46DB4" w:rsidP="00B86A23"/>
    <w:p w:rsidR="00B46DB4" w:rsidRDefault="00B46DB4" w:rsidP="00B86A23">
      <w:r>
        <w:t>El</w:t>
      </w:r>
      <w:r w:rsidR="00DC5454">
        <w:t>ixir is a powerful language when it comes to building scalable fault tolerant systems and I am aiming to work with it in a commercial setting. As I have observed with younger programming languages, such as Go, the job market demand seems to be for senior developers with the assumption being lack of developers proficient in that language. The best I can do with this is to try applying for Elixir roles and hopefully get one that is accommodating to my experience level.</w:t>
      </w:r>
    </w:p>
    <w:p w:rsidR="00DC5454" w:rsidRDefault="00DC5454" w:rsidP="00B86A23"/>
    <w:p w:rsidR="00DC5454" w:rsidRDefault="00DC5454" w:rsidP="00B86A23">
      <w:r>
        <w:t xml:space="preserve">Another solution to the issues mentioned in the previous paragraphs is to contribute to open source projects. At the time of writing this, I recently begun working on an open source Elixir project that I found by chance on the Elixir Reddit forum which has given me more exposure to other Elixir technologies like the Phoenix web framework and the Ecto </w:t>
      </w:r>
      <w:r w:rsidR="00E24CAF">
        <w:t xml:space="preserve">Object-Relational Mapping framework. Additionally, I aim to look for open source distributed system projects as an </w:t>
      </w:r>
      <w:r w:rsidR="00837F0A">
        <w:t>alternative</w:t>
      </w:r>
      <w:r w:rsidR="00E24CAF">
        <w:t xml:space="preserve"> to gaining that coveted ‘experience’ while learning more outside my university course.</w:t>
      </w:r>
    </w:p>
    <w:p w:rsidR="00E24CAF" w:rsidRDefault="00E24CAF" w:rsidP="00B86A23"/>
    <w:p w:rsidR="00E24CAF" w:rsidRPr="004F39BE" w:rsidRDefault="00E24CAF" w:rsidP="00B86A23">
      <w:r w:rsidRPr="00E24CAF">
        <w:t xml:space="preserve">All in all, it </w:t>
      </w:r>
      <w:r>
        <w:t>has been</w:t>
      </w:r>
      <w:r w:rsidRPr="00E24CAF">
        <w:t xml:space="preserve"> a fun project to do. From digging deeper into peer</w:t>
      </w:r>
      <w:r>
        <w:t>-</w:t>
      </w:r>
      <w:r w:rsidRPr="00E24CAF">
        <w:t>to</w:t>
      </w:r>
      <w:r>
        <w:t>-</w:t>
      </w:r>
      <w:r w:rsidRPr="00E24CAF">
        <w:t xml:space="preserve">peer protocols to </w:t>
      </w:r>
      <w:r>
        <w:t>diving deeper into</w:t>
      </w:r>
      <w:r w:rsidRPr="00E24CAF">
        <w:t xml:space="preserve"> </w:t>
      </w:r>
      <w:r>
        <w:t>E</w:t>
      </w:r>
      <w:r w:rsidRPr="00E24CAF">
        <w:t>lixir. It was a perfect project with good enough depth for me to leverage a good variety of the language's technologies</w:t>
      </w:r>
      <w:r>
        <w:t xml:space="preserve"> and I do not regret picking this topic at all.</w:t>
      </w:r>
    </w:p>
    <w:p w:rsidR="000D05EE" w:rsidRDefault="001657C0">
      <w:pPr>
        <w:pStyle w:val="Standard"/>
        <w:pageBreakBefore/>
        <w:spacing w:after="240" w:line="240" w:lineRule="auto"/>
        <w:ind w:firstLine="0"/>
        <w:jc w:val="center"/>
        <w:rPr>
          <w:b/>
          <w:sz w:val="32"/>
          <w:szCs w:val="32"/>
        </w:rPr>
      </w:pPr>
      <w:r>
        <w:rPr>
          <w:b/>
          <w:sz w:val="32"/>
          <w:szCs w:val="32"/>
        </w:rPr>
        <w:lastRenderedPageBreak/>
        <w:t>References</w:t>
      </w:r>
    </w:p>
    <w:p w:rsidR="000D05EE" w:rsidRDefault="001657C0">
      <w:pPr>
        <w:pStyle w:val="Standard"/>
        <w:ind w:firstLine="0"/>
      </w:pPr>
      <w:r>
        <w:t xml:space="preserve"> </w:t>
      </w:r>
    </w:p>
    <w:p w:rsidR="00905D71" w:rsidRDefault="00905D71">
      <w:pPr>
        <w:sectPr w:rsidR="00905D71">
          <w:footerReference w:type="default" r:id="rId57"/>
          <w:pgSz w:w="11906" w:h="16838"/>
          <w:pgMar w:top="2268" w:right="2268" w:bottom="2268" w:left="2268" w:header="720" w:footer="709" w:gutter="0"/>
          <w:cols w:space="720"/>
        </w:sectPr>
      </w:pPr>
    </w:p>
    <w:p w:rsidR="00905D71" w:rsidRDefault="00905D71">
      <w:pPr>
        <w:sectPr w:rsidR="00905D71">
          <w:type w:val="continuous"/>
          <w:pgSz w:w="11906" w:h="16838"/>
          <w:pgMar w:top="2268" w:right="2268" w:bottom="2268" w:left="2268" w:header="720" w:footer="709" w:gutter="0"/>
          <w:cols w:space="0"/>
        </w:sectPr>
      </w:pPr>
    </w:p>
    <w:p w:rsidR="00DF2C15" w:rsidRPr="00DF2C15" w:rsidRDefault="001657C0" w:rsidP="00DF2C15">
      <w:pPr>
        <w:autoSpaceDE w:val="0"/>
        <w:adjustRightInd w:val="0"/>
        <w:spacing w:line="240" w:lineRule="exact"/>
        <w:ind w:left="640" w:hanging="640"/>
        <w:rPr>
          <w:noProof/>
          <w:szCs w:val="24"/>
        </w:rPr>
      </w:pPr>
      <w:r>
        <w:t xml:space="preserve"> </w:t>
      </w:r>
      <w:r w:rsidR="00457CFF">
        <w:fldChar w:fldCharType="begin" w:fldLock="1"/>
      </w:r>
      <w:r w:rsidR="00457CFF">
        <w:instrText xml:space="preserve">ADDIN Mendeley Bibliography CSL_BIBLIOGRAPHY </w:instrText>
      </w:r>
      <w:r w:rsidR="00457CFF">
        <w:fldChar w:fldCharType="separate"/>
      </w:r>
      <w:r w:rsidR="00DF2C15" w:rsidRPr="00DF2C15">
        <w:rPr>
          <w:noProof/>
          <w:szCs w:val="24"/>
        </w:rPr>
        <w:t>[1]</w:t>
      </w:r>
      <w:r w:rsidR="00DF2C15" w:rsidRPr="00DF2C15">
        <w:rPr>
          <w:noProof/>
          <w:szCs w:val="24"/>
        </w:rPr>
        <w:tab/>
        <w:t>D. Reinsel, J. Gantz, and J. Rydning, “The Digitization of the World - From Edge to Core,” 2018. [Online]. Available: https://www.seagate.com/files/www-content/our-story/trends/files/idc-seagate-dataage-whitepaper.pdf.</w:t>
      </w:r>
    </w:p>
    <w:p w:rsidR="00DF2C15" w:rsidRPr="00DF2C15" w:rsidRDefault="00DF2C15" w:rsidP="00DF2C15">
      <w:pPr>
        <w:autoSpaceDE w:val="0"/>
        <w:adjustRightInd w:val="0"/>
        <w:spacing w:line="240" w:lineRule="exact"/>
        <w:ind w:left="640" w:hanging="640"/>
        <w:rPr>
          <w:noProof/>
          <w:szCs w:val="24"/>
        </w:rPr>
      </w:pPr>
      <w:r w:rsidRPr="00DF2C15">
        <w:rPr>
          <w:noProof/>
          <w:szCs w:val="24"/>
        </w:rPr>
        <w:t>[2]</w:t>
      </w:r>
      <w:r w:rsidRPr="00DF2C15">
        <w:rPr>
          <w:noProof/>
          <w:szCs w:val="24"/>
        </w:rPr>
        <w:tab/>
        <w:t>Domo, “Data Never Sleeps 7.0,” 2019. https://www.domo.com/learn/data-never-sleeps-7 (accessed Jul. 20,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3]</w:t>
      </w:r>
      <w:r w:rsidRPr="00DF2C15">
        <w:rPr>
          <w:noProof/>
          <w:szCs w:val="24"/>
        </w:rPr>
        <w:tab/>
        <w:t xml:space="preserve">Y. Chawathe, S. Ratnasamy, L. Breslau, N. Lanham, and S. Shenker, “Making Gnutella-like P2P Systems Scalable,” </w:t>
      </w:r>
      <w:r w:rsidRPr="00DF2C15">
        <w:rPr>
          <w:i/>
          <w:iCs/>
          <w:noProof/>
          <w:szCs w:val="24"/>
        </w:rPr>
        <w:t>Comput. Commun. Rev.</w:t>
      </w:r>
      <w:r w:rsidRPr="00DF2C15">
        <w:rPr>
          <w:noProof/>
          <w:szCs w:val="24"/>
        </w:rPr>
        <w:t>, vol. 33, no. 4, pp. 407–418.</w:t>
      </w:r>
    </w:p>
    <w:p w:rsidR="00DF2C15" w:rsidRPr="00DF2C15" w:rsidRDefault="00DF2C15" w:rsidP="00DF2C15">
      <w:pPr>
        <w:autoSpaceDE w:val="0"/>
        <w:adjustRightInd w:val="0"/>
        <w:spacing w:line="240" w:lineRule="exact"/>
        <w:ind w:left="640" w:hanging="640"/>
        <w:rPr>
          <w:noProof/>
          <w:szCs w:val="24"/>
        </w:rPr>
      </w:pPr>
      <w:r w:rsidRPr="00DF2C15">
        <w:rPr>
          <w:noProof/>
          <w:szCs w:val="24"/>
        </w:rPr>
        <w:t>[4]</w:t>
      </w:r>
      <w:r w:rsidRPr="00DF2C15">
        <w:rPr>
          <w:noProof/>
          <w:szCs w:val="24"/>
        </w:rPr>
        <w:tab/>
        <w:t xml:space="preserve">M. Gowan, “Requiem for Napster,” </w:t>
      </w:r>
      <w:r w:rsidRPr="00DF2C15">
        <w:rPr>
          <w:i/>
          <w:iCs/>
          <w:noProof/>
          <w:szCs w:val="24"/>
        </w:rPr>
        <w:t>PC World</w:t>
      </w:r>
      <w:r w:rsidRPr="00DF2C15">
        <w:rPr>
          <w:noProof/>
          <w:szCs w:val="24"/>
        </w:rPr>
        <w:t>, 2002. https://www.pcworld.idg.com.au/article/22380/requiem_napster/ (accessed Jul. 20,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5]</w:t>
      </w:r>
      <w:r w:rsidRPr="00DF2C15">
        <w:rPr>
          <w:noProof/>
          <w:szCs w:val="24"/>
        </w:rPr>
        <w:tab/>
        <w:t xml:space="preserve">M. Richtel, “Napster Is Told to Remain Shut,” </w:t>
      </w:r>
      <w:r w:rsidRPr="00DF2C15">
        <w:rPr>
          <w:i/>
          <w:iCs/>
          <w:noProof/>
          <w:szCs w:val="24"/>
        </w:rPr>
        <w:t>The New York Times</w:t>
      </w:r>
      <w:r w:rsidRPr="00DF2C15">
        <w:rPr>
          <w:noProof/>
          <w:szCs w:val="24"/>
        </w:rPr>
        <w:t>, 2001. https://www.nytimes.com/2001/07/12/technology/ebusiness/napster-is-told-to-remain-shut.html.</w:t>
      </w:r>
    </w:p>
    <w:p w:rsidR="00DF2C15" w:rsidRPr="00DF2C15" w:rsidRDefault="00DF2C15" w:rsidP="00DF2C15">
      <w:pPr>
        <w:autoSpaceDE w:val="0"/>
        <w:adjustRightInd w:val="0"/>
        <w:spacing w:line="240" w:lineRule="exact"/>
        <w:ind w:left="640" w:hanging="640"/>
        <w:rPr>
          <w:noProof/>
          <w:szCs w:val="24"/>
        </w:rPr>
      </w:pPr>
      <w:r w:rsidRPr="00DF2C15">
        <w:rPr>
          <w:noProof/>
          <w:szCs w:val="24"/>
        </w:rPr>
        <w:t>[6]</w:t>
      </w:r>
      <w:r w:rsidRPr="00DF2C15">
        <w:rPr>
          <w:noProof/>
          <w:szCs w:val="24"/>
        </w:rPr>
        <w:tab/>
        <w:t xml:space="preserve">Wikipedia, “Gnutella,” </w:t>
      </w:r>
      <w:r w:rsidRPr="00DF2C15">
        <w:rPr>
          <w:i/>
          <w:iCs/>
          <w:noProof/>
          <w:szCs w:val="24"/>
        </w:rPr>
        <w:t>Wikipedia</w:t>
      </w:r>
      <w:r w:rsidRPr="00DF2C15">
        <w:rPr>
          <w:noProof/>
          <w:szCs w:val="24"/>
        </w:rPr>
        <w:t>. https://en.wikipedia.org/wiki/Gnutella (accessed Jul. 20,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7]</w:t>
      </w:r>
      <w:r w:rsidRPr="00DF2C15">
        <w:rPr>
          <w:noProof/>
          <w:szCs w:val="24"/>
        </w:rPr>
        <w:tab/>
        <w:t xml:space="preserve">S. Ratnasamy, P. Francis, M. Handley, R. Karp, and S. Schenker, “A scalable content-addressable network,” </w:t>
      </w:r>
      <w:r w:rsidRPr="00DF2C15">
        <w:rPr>
          <w:i/>
          <w:iCs/>
          <w:noProof/>
          <w:szCs w:val="24"/>
        </w:rPr>
        <w:t>Comput. Commun. Rev.</w:t>
      </w:r>
      <w:r w:rsidRPr="00DF2C15">
        <w:rPr>
          <w:noProof/>
          <w:szCs w:val="24"/>
        </w:rPr>
        <w:t>, vol. 31, no. 4, pp. 161–172, 2001, doi: 10.1145/964723.383072.</w:t>
      </w:r>
    </w:p>
    <w:p w:rsidR="00DF2C15" w:rsidRPr="00DF2C15" w:rsidRDefault="00DF2C15" w:rsidP="00DF2C15">
      <w:pPr>
        <w:autoSpaceDE w:val="0"/>
        <w:adjustRightInd w:val="0"/>
        <w:spacing w:line="240" w:lineRule="exact"/>
        <w:ind w:left="640" w:hanging="640"/>
        <w:rPr>
          <w:noProof/>
          <w:szCs w:val="24"/>
        </w:rPr>
      </w:pPr>
      <w:r w:rsidRPr="00DF2C15">
        <w:rPr>
          <w:noProof/>
          <w:szCs w:val="24"/>
        </w:rPr>
        <w:t>[8]</w:t>
      </w:r>
      <w:r w:rsidRPr="00DF2C15">
        <w:rPr>
          <w:noProof/>
          <w:szCs w:val="24"/>
        </w:rPr>
        <w:tab/>
        <w:t xml:space="preserve">I. Stoica, R. Morris, D. Karger, M. F. Kaashoek, and H. Balakrishnan, “Chord: A scalable peer-to-peer lookup service for internet applications,” </w:t>
      </w:r>
      <w:r w:rsidRPr="00DF2C15">
        <w:rPr>
          <w:i/>
          <w:iCs/>
          <w:noProof/>
          <w:szCs w:val="24"/>
        </w:rPr>
        <w:t>Comput. Commun. Rev.</w:t>
      </w:r>
      <w:r w:rsidRPr="00DF2C15">
        <w:rPr>
          <w:noProof/>
          <w:szCs w:val="24"/>
        </w:rPr>
        <w:t>, vol. 31, no. 4, pp. 149–160, 2001, doi: 10.1145/964723.383071.</w:t>
      </w:r>
    </w:p>
    <w:p w:rsidR="00DF2C15" w:rsidRPr="00DF2C15" w:rsidRDefault="00DF2C15" w:rsidP="00DF2C15">
      <w:pPr>
        <w:autoSpaceDE w:val="0"/>
        <w:adjustRightInd w:val="0"/>
        <w:spacing w:line="240" w:lineRule="exact"/>
        <w:ind w:left="640" w:hanging="640"/>
        <w:rPr>
          <w:noProof/>
          <w:szCs w:val="24"/>
        </w:rPr>
      </w:pPr>
      <w:r w:rsidRPr="00DF2C15">
        <w:rPr>
          <w:noProof/>
          <w:szCs w:val="24"/>
        </w:rPr>
        <w:t>[9]</w:t>
      </w:r>
      <w:r w:rsidRPr="00DF2C15">
        <w:rPr>
          <w:noProof/>
          <w:szCs w:val="24"/>
        </w:rPr>
        <w:tab/>
        <w:t xml:space="preserve">I. Stoica </w:t>
      </w:r>
      <w:r w:rsidRPr="00DF2C15">
        <w:rPr>
          <w:i/>
          <w:iCs/>
          <w:noProof/>
          <w:szCs w:val="24"/>
        </w:rPr>
        <w:t>et al.</w:t>
      </w:r>
      <w:r w:rsidRPr="00DF2C15">
        <w:rPr>
          <w:noProof/>
          <w:szCs w:val="24"/>
        </w:rPr>
        <w:t>, “Chord: A Scalable Peer-to-peer Lookup Protocol for Internet Applications,” 2001.</w:t>
      </w:r>
    </w:p>
    <w:p w:rsidR="00DF2C15" w:rsidRPr="00DF2C15" w:rsidRDefault="00DF2C15" w:rsidP="00DF2C15">
      <w:pPr>
        <w:autoSpaceDE w:val="0"/>
        <w:adjustRightInd w:val="0"/>
        <w:spacing w:line="240" w:lineRule="exact"/>
        <w:ind w:left="640" w:hanging="640"/>
        <w:rPr>
          <w:noProof/>
          <w:szCs w:val="24"/>
        </w:rPr>
      </w:pPr>
      <w:r w:rsidRPr="00DF2C15">
        <w:rPr>
          <w:noProof/>
          <w:szCs w:val="24"/>
        </w:rPr>
        <w:t>[10]</w:t>
      </w:r>
      <w:r w:rsidRPr="00DF2C15">
        <w:rPr>
          <w:noProof/>
          <w:szCs w:val="24"/>
        </w:rPr>
        <w:tab/>
        <w:t xml:space="preserve">P. Maymounkov and D. Mazières, “Kademlia: A peer-to-peer information system based on the XOR metric,” </w:t>
      </w:r>
      <w:r w:rsidRPr="00DF2C15">
        <w:rPr>
          <w:i/>
          <w:iCs/>
          <w:noProof/>
          <w:szCs w:val="24"/>
        </w:rPr>
        <w:t>Lect. Notes Comput. Sci. (including Subser. Lect. Notes Artif. Intell. Lect. Notes Bioinformatics)</w:t>
      </w:r>
      <w:r w:rsidRPr="00DF2C15">
        <w:rPr>
          <w:noProof/>
          <w:szCs w:val="24"/>
        </w:rPr>
        <w:t>, vol. 2429, pp. 53–65, 2002.</w:t>
      </w:r>
    </w:p>
    <w:p w:rsidR="00DF2C15" w:rsidRPr="00DF2C15" w:rsidRDefault="00DF2C15" w:rsidP="00DF2C15">
      <w:pPr>
        <w:autoSpaceDE w:val="0"/>
        <w:adjustRightInd w:val="0"/>
        <w:spacing w:line="240" w:lineRule="exact"/>
        <w:ind w:left="640" w:hanging="640"/>
        <w:rPr>
          <w:noProof/>
          <w:szCs w:val="24"/>
        </w:rPr>
      </w:pPr>
      <w:r w:rsidRPr="00DF2C15">
        <w:rPr>
          <w:noProof/>
          <w:szCs w:val="24"/>
        </w:rPr>
        <w:t>[11]</w:t>
      </w:r>
      <w:r w:rsidRPr="00DF2C15">
        <w:rPr>
          <w:noProof/>
          <w:szCs w:val="24"/>
        </w:rPr>
        <w:tab/>
        <w:t>P. K. Gummadi, S. Saroiu, and S. D. Gribble, “A measurement study of Napster and Gnutella as examples of peer-to-peer file sharing systems,” vol. 32, no. 1, pp. 82–82, doi: 10.1145/510726.510756.</w:t>
      </w:r>
    </w:p>
    <w:p w:rsidR="00DF2C15" w:rsidRPr="00DF2C15" w:rsidRDefault="00DF2C15" w:rsidP="00DF2C15">
      <w:pPr>
        <w:autoSpaceDE w:val="0"/>
        <w:adjustRightInd w:val="0"/>
        <w:spacing w:line="240" w:lineRule="exact"/>
        <w:ind w:left="640" w:hanging="640"/>
        <w:rPr>
          <w:noProof/>
          <w:szCs w:val="24"/>
        </w:rPr>
      </w:pPr>
      <w:r w:rsidRPr="00DF2C15">
        <w:rPr>
          <w:noProof/>
          <w:szCs w:val="24"/>
        </w:rPr>
        <w:t>[12]</w:t>
      </w:r>
      <w:r w:rsidRPr="00DF2C15">
        <w:rPr>
          <w:noProof/>
          <w:szCs w:val="24"/>
        </w:rPr>
        <w:tab/>
        <w:t xml:space="preserve">J. Aspnes and G. Shah, “Skip graphs,” </w:t>
      </w:r>
      <w:r w:rsidRPr="00DF2C15">
        <w:rPr>
          <w:i/>
          <w:iCs/>
          <w:noProof/>
          <w:szCs w:val="24"/>
        </w:rPr>
        <w:t>ACM Trans. Algorithms</w:t>
      </w:r>
      <w:r w:rsidRPr="00DF2C15">
        <w:rPr>
          <w:noProof/>
          <w:szCs w:val="24"/>
        </w:rPr>
        <w:t>, vol. 3, no. 4, pp. 37-es, doi: 10.1145/1290672.1290674.</w:t>
      </w:r>
    </w:p>
    <w:p w:rsidR="00DF2C15" w:rsidRPr="00DF2C15" w:rsidRDefault="00DF2C15" w:rsidP="00DF2C15">
      <w:pPr>
        <w:autoSpaceDE w:val="0"/>
        <w:adjustRightInd w:val="0"/>
        <w:spacing w:line="240" w:lineRule="exact"/>
        <w:ind w:left="640" w:hanging="640"/>
        <w:rPr>
          <w:noProof/>
          <w:szCs w:val="24"/>
        </w:rPr>
      </w:pPr>
      <w:r w:rsidRPr="00DF2C15">
        <w:rPr>
          <w:noProof/>
          <w:szCs w:val="24"/>
        </w:rPr>
        <w:t>[13]</w:t>
      </w:r>
      <w:r w:rsidRPr="00DF2C15">
        <w:rPr>
          <w:noProof/>
          <w:szCs w:val="24"/>
        </w:rPr>
        <w:tab/>
        <w:t>A. Ghahrai, “Software Development Methodologies,” 2016. https://devqa.io/software-development-methodologies/#:~:text=The incremental build model is,involves both development and maintenance.&amp;text=This allows partial utilisation of product and avoids a long development time. (accessed Aug. 13,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14]</w:t>
      </w:r>
      <w:r w:rsidRPr="00DF2C15">
        <w:rPr>
          <w:noProof/>
          <w:szCs w:val="24"/>
        </w:rPr>
        <w:tab/>
        <w:t>Elixir, “Application - Elixir v1.10.4.” https://hexdocs.pm/elixir/1.10.4/Application.html (accessed Aug. 14,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15]</w:t>
      </w:r>
      <w:r w:rsidRPr="00DF2C15">
        <w:rPr>
          <w:noProof/>
          <w:szCs w:val="24"/>
        </w:rPr>
        <w:tab/>
        <w:t>Erlang, “OTP Design Principles - Erlang.” https://erlang.org/doc/design_principles/des_princ.html#applications (accessed Aug. 14,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16]</w:t>
      </w:r>
      <w:r w:rsidRPr="00DF2C15">
        <w:rPr>
          <w:noProof/>
          <w:szCs w:val="24"/>
        </w:rPr>
        <w:tab/>
        <w:t>Elixir, “GenServer - Elixir v1.10.4.” https://hexdocs.pm/elixir/1.10.4/GenServer.html (accessed Aug. 14,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lastRenderedPageBreak/>
        <w:t>[17]</w:t>
      </w:r>
      <w:r w:rsidRPr="00DF2C15">
        <w:rPr>
          <w:noProof/>
          <w:szCs w:val="24"/>
        </w:rPr>
        <w:tab/>
        <w:t>Elixir, “Atom - Elixir v1.10.4.” https://hexdocs.pm/elixir/Atom.html (accessed Aug. 14,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18]</w:t>
      </w:r>
      <w:r w:rsidRPr="00DF2C15">
        <w:rPr>
          <w:noProof/>
          <w:szCs w:val="24"/>
        </w:rPr>
        <w:tab/>
        <w:t xml:space="preserve">“Metallica Sues Napster,” </w:t>
      </w:r>
      <w:r w:rsidRPr="00DF2C15">
        <w:rPr>
          <w:i/>
          <w:iCs/>
          <w:noProof/>
          <w:szCs w:val="24"/>
        </w:rPr>
        <w:t>Forbes</w:t>
      </w:r>
      <w:r w:rsidRPr="00DF2C15">
        <w:rPr>
          <w:noProof/>
          <w:szCs w:val="24"/>
        </w:rPr>
        <w:t>, 2000. https://www.forbes.com/2000/04/14/mu4.html#56582923226a (accessed Aug. 25,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19]</w:t>
      </w:r>
      <w:r w:rsidRPr="00DF2C15">
        <w:rPr>
          <w:noProof/>
          <w:szCs w:val="24"/>
        </w:rPr>
        <w:tab/>
        <w:t xml:space="preserve">J. Halliday, “Limewire shut down by federal court,” </w:t>
      </w:r>
      <w:r w:rsidRPr="00DF2C15">
        <w:rPr>
          <w:i/>
          <w:iCs/>
          <w:noProof/>
          <w:szCs w:val="24"/>
        </w:rPr>
        <w:t>The Guardian</w:t>
      </w:r>
      <w:r w:rsidRPr="00DF2C15">
        <w:rPr>
          <w:noProof/>
          <w:szCs w:val="24"/>
        </w:rPr>
        <w:t>, 2010. https://www.theguardian.com/technology/2010/oct/27/limewire-shut-down (accessed Aug. 25,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20]</w:t>
      </w:r>
      <w:r w:rsidRPr="00DF2C15">
        <w:rPr>
          <w:noProof/>
          <w:szCs w:val="24"/>
        </w:rPr>
        <w:tab/>
        <w:t xml:space="preserve">S. Park, H. Chung, C. Lee, S. Lee, and K. Lee, “Methodology and implementation for tracking the file sharers using BitTorrent,” </w:t>
      </w:r>
      <w:r w:rsidRPr="00DF2C15">
        <w:rPr>
          <w:i/>
          <w:iCs/>
          <w:noProof/>
          <w:szCs w:val="24"/>
        </w:rPr>
        <w:t>Multimed. Tools Appl.</w:t>
      </w:r>
      <w:r w:rsidRPr="00DF2C15">
        <w:rPr>
          <w:noProof/>
          <w:szCs w:val="24"/>
        </w:rPr>
        <w:t>, vol. 74, no. 1, pp. 271–286, doi: 10.1007/s11042-013-1760-x.</w:t>
      </w:r>
    </w:p>
    <w:p w:rsidR="00DF2C15" w:rsidRPr="00DF2C15" w:rsidRDefault="00DF2C15" w:rsidP="00DF2C15">
      <w:pPr>
        <w:autoSpaceDE w:val="0"/>
        <w:adjustRightInd w:val="0"/>
        <w:spacing w:line="240" w:lineRule="exact"/>
        <w:ind w:left="640" w:hanging="640"/>
        <w:rPr>
          <w:noProof/>
          <w:szCs w:val="24"/>
        </w:rPr>
      </w:pPr>
      <w:r w:rsidRPr="00DF2C15">
        <w:rPr>
          <w:noProof/>
          <w:szCs w:val="24"/>
        </w:rPr>
        <w:t>[21]</w:t>
      </w:r>
      <w:r w:rsidRPr="00DF2C15">
        <w:rPr>
          <w:noProof/>
          <w:szCs w:val="24"/>
        </w:rPr>
        <w:tab/>
        <w:t>A. Loewenstern and A. Norberg, “DHT Protocol,” 2008. http://www.bittorrent.org/beps//bep_0005.html (accessed Aug. 22,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22]</w:t>
      </w:r>
      <w:r w:rsidRPr="00DF2C15">
        <w:rPr>
          <w:noProof/>
          <w:szCs w:val="24"/>
        </w:rPr>
        <w:tab/>
        <w:t xml:space="preserve">L. Wang and J. Kangasharju, “Measuring large-scale distributed systems: case of BitTorrent Mainline DHT,” in </w:t>
      </w:r>
      <w:r w:rsidRPr="00DF2C15">
        <w:rPr>
          <w:i/>
          <w:iCs/>
          <w:noProof/>
          <w:szCs w:val="24"/>
        </w:rPr>
        <w:t>IEEE P2P 2013 Proceedings</w:t>
      </w:r>
      <w:r w:rsidRPr="00DF2C15">
        <w:rPr>
          <w:noProof/>
          <w:szCs w:val="24"/>
        </w:rPr>
        <w:t>, Sep. 2013, pp. 1–10, doi: 10.1109/P2P.2013.6688697.</w:t>
      </w:r>
    </w:p>
    <w:p w:rsidR="00DF2C15" w:rsidRPr="00DF2C15" w:rsidRDefault="00DF2C15" w:rsidP="00DF2C15">
      <w:pPr>
        <w:autoSpaceDE w:val="0"/>
        <w:adjustRightInd w:val="0"/>
        <w:spacing w:line="240" w:lineRule="exact"/>
        <w:ind w:left="640" w:hanging="640"/>
        <w:rPr>
          <w:noProof/>
          <w:szCs w:val="24"/>
        </w:rPr>
      </w:pPr>
      <w:r w:rsidRPr="00DF2C15">
        <w:rPr>
          <w:noProof/>
          <w:szCs w:val="24"/>
        </w:rPr>
        <w:t>[23]</w:t>
      </w:r>
      <w:r w:rsidRPr="00DF2C15">
        <w:rPr>
          <w:noProof/>
          <w:szCs w:val="24"/>
        </w:rPr>
        <w:tab/>
        <w:t>Palo Alto Networks, “The Palo Alto Networks Application Usage &amp; Threat Report,” 2013. [Online]. Available: https://blog.paloaltonetworks.com/app-usage-risk-report-visualization/#.</w:t>
      </w:r>
    </w:p>
    <w:p w:rsidR="00DF2C15" w:rsidRPr="00DF2C15" w:rsidRDefault="00DF2C15" w:rsidP="00DF2C15">
      <w:pPr>
        <w:autoSpaceDE w:val="0"/>
        <w:adjustRightInd w:val="0"/>
        <w:spacing w:line="240" w:lineRule="exact"/>
        <w:ind w:left="640" w:hanging="640"/>
        <w:rPr>
          <w:noProof/>
          <w:szCs w:val="24"/>
        </w:rPr>
      </w:pPr>
      <w:r w:rsidRPr="00DF2C15">
        <w:rPr>
          <w:noProof/>
          <w:szCs w:val="24"/>
        </w:rPr>
        <w:t>[24]</w:t>
      </w:r>
      <w:r w:rsidRPr="00DF2C15">
        <w:rPr>
          <w:noProof/>
          <w:szCs w:val="24"/>
        </w:rPr>
        <w:tab/>
        <w:t>Canonical Ltd., “Alternative downloads | Ubuntu.” https://ubuntu.com/download/alternative-downloads (accessed Aug. 25,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25]</w:t>
      </w:r>
      <w:r w:rsidRPr="00DF2C15">
        <w:rPr>
          <w:noProof/>
          <w:szCs w:val="24"/>
        </w:rPr>
        <w:tab/>
        <w:t xml:space="preserve">E. Van der Sar, “Facebook Uses BitTorrent, And They Love It,” </w:t>
      </w:r>
      <w:r w:rsidRPr="00DF2C15">
        <w:rPr>
          <w:i/>
          <w:iCs/>
          <w:noProof/>
          <w:szCs w:val="24"/>
        </w:rPr>
        <w:t>TorrentFreak</w:t>
      </w:r>
      <w:r w:rsidRPr="00DF2C15">
        <w:rPr>
          <w:noProof/>
          <w:szCs w:val="24"/>
        </w:rPr>
        <w:t>, 2010. https://torrentfreak.com/facebook-uses-bittorrent-and-they-love-it-100625/ (accessed Aug. 25,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26]</w:t>
      </w:r>
      <w:r w:rsidRPr="00DF2C15">
        <w:rPr>
          <w:noProof/>
          <w:szCs w:val="24"/>
        </w:rPr>
        <w:tab/>
        <w:t xml:space="preserve">S. Mlot, “‘Popcorn Time’ Is Like Netflix for Pirated Movies,” </w:t>
      </w:r>
      <w:r w:rsidRPr="00DF2C15">
        <w:rPr>
          <w:i/>
          <w:iCs/>
          <w:noProof/>
          <w:szCs w:val="24"/>
        </w:rPr>
        <w:t>PCMag</w:t>
      </w:r>
      <w:r w:rsidRPr="00DF2C15">
        <w:rPr>
          <w:noProof/>
          <w:szCs w:val="24"/>
        </w:rPr>
        <w:t>, 2014. https://uk.pcmag.com/internet-3/10462/popcorn-time-is-like-netflix-for-pirated-movies (accessed Aug. 25,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27]</w:t>
      </w:r>
      <w:r w:rsidRPr="00DF2C15">
        <w:rPr>
          <w:noProof/>
          <w:szCs w:val="24"/>
        </w:rPr>
        <w:tab/>
        <w:t>Kantar Media, “Online Copyright Infringement Tracker Latest wave of research (March 2018),” 2018. [Online]. Available: https://assets.publishing.service.gov.uk/government/uploads/system/uploads/attachment_data/file/729184/oci-tracker.pdf.</w:t>
      </w:r>
    </w:p>
    <w:p w:rsidR="00DF2C15" w:rsidRPr="00DF2C15" w:rsidRDefault="00DF2C15" w:rsidP="00DF2C15">
      <w:pPr>
        <w:autoSpaceDE w:val="0"/>
        <w:adjustRightInd w:val="0"/>
        <w:spacing w:line="240" w:lineRule="exact"/>
        <w:ind w:left="640" w:hanging="640"/>
        <w:rPr>
          <w:noProof/>
          <w:szCs w:val="24"/>
        </w:rPr>
      </w:pPr>
      <w:r w:rsidRPr="00DF2C15">
        <w:rPr>
          <w:noProof/>
          <w:szCs w:val="24"/>
        </w:rPr>
        <w:t>[28]</w:t>
      </w:r>
      <w:r w:rsidRPr="00DF2C15">
        <w:rPr>
          <w:noProof/>
          <w:szCs w:val="24"/>
        </w:rPr>
        <w:tab/>
        <w:t xml:space="preserve">A. Maxwell, “UK ISPs Stop Sending Copyright Infringement Notices,” </w:t>
      </w:r>
      <w:r w:rsidRPr="00DF2C15">
        <w:rPr>
          <w:i/>
          <w:iCs/>
          <w:noProof/>
          <w:szCs w:val="24"/>
        </w:rPr>
        <w:t>TorrentFreak</w:t>
      </w:r>
      <w:r w:rsidRPr="00DF2C15">
        <w:rPr>
          <w:noProof/>
          <w:szCs w:val="24"/>
        </w:rPr>
        <w:t>, Jul. 19, 2019.</w:t>
      </w:r>
    </w:p>
    <w:p w:rsidR="00DF2C15" w:rsidRPr="00DF2C15" w:rsidRDefault="00DF2C15" w:rsidP="00DF2C15">
      <w:pPr>
        <w:autoSpaceDE w:val="0"/>
        <w:adjustRightInd w:val="0"/>
        <w:spacing w:line="240" w:lineRule="exact"/>
        <w:ind w:left="640" w:hanging="640"/>
        <w:rPr>
          <w:noProof/>
        </w:rPr>
      </w:pPr>
      <w:r w:rsidRPr="00DF2C15">
        <w:rPr>
          <w:noProof/>
          <w:szCs w:val="24"/>
        </w:rPr>
        <w:t>[29]</w:t>
      </w:r>
      <w:r w:rsidRPr="00DF2C15">
        <w:rPr>
          <w:noProof/>
          <w:szCs w:val="24"/>
        </w:rPr>
        <w:tab/>
        <w:t xml:space="preserve">Popcorn Time!, “Goodbye Popcorn Time. This experiment has come to an end,” </w:t>
      </w:r>
      <w:r w:rsidRPr="00DF2C15">
        <w:rPr>
          <w:i/>
          <w:iCs/>
          <w:noProof/>
          <w:szCs w:val="24"/>
        </w:rPr>
        <w:t>Meduim.com</w:t>
      </w:r>
      <w:r w:rsidRPr="00DF2C15">
        <w:rPr>
          <w:noProof/>
          <w:szCs w:val="24"/>
        </w:rPr>
        <w:t>, 2014. https://medium.com/@getpopcornapp/goodbye-popcorn-time-93f890b8c9f4 (accessed Aug. 26, 2020).</w:t>
      </w:r>
    </w:p>
    <w:p w:rsidR="000D05EE" w:rsidRDefault="00457CFF">
      <w:pPr>
        <w:pStyle w:val="Standard"/>
        <w:ind w:firstLine="0"/>
      </w:pPr>
      <w:r>
        <w:fldChar w:fldCharType="end"/>
      </w:r>
    </w:p>
    <w:p w:rsidR="000D05EE" w:rsidRDefault="000D05EE">
      <w:pPr>
        <w:pStyle w:val="Standard"/>
      </w:pPr>
    </w:p>
    <w:p w:rsidR="000D05EE" w:rsidRDefault="000D05EE">
      <w:pPr>
        <w:pStyle w:val="Standard"/>
      </w:pPr>
    </w:p>
    <w:sectPr w:rsidR="000D05EE">
      <w:type w:val="continuous"/>
      <w:pgSz w:w="11906" w:h="16838"/>
      <w:pgMar w:top="2268" w:right="2268" w:bottom="2268" w:left="2268"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C4E15" w:rsidRDefault="006C4E15">
      <w:r>
        <w:separator/>
      </w:r>
    </w:p>
  </w:endnote>
  <w:endnote w:type="continuationSeparator" w:id="0">
    <w:p w:rsidR="006C4E15" w:rsidRDefault="006C4E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charset w:val="80"/>
    <w:family w:val="roman"/>
    <w:pitch w:val="variable"/>
    <w:sig w:usb0="E00002FF" w:usb1="2AC7EDFE" w:usb2="00000012" w:usb3="00000000" w:csb0="00020001" w:csb1="00000000"/>
  </w:font>
  <w:font w:name="MS ????">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charset w:val="00"/>
    <w:family w:val="roman"/>
    <w:pitch w:val="variable"/>
  </w:font>
  <w:font w:name="Noto Sans CJK SC Regular">
    <w:charset w:val="00"/>
    <w:family w:val="auto"/>
    <w:pitch w:val="variable"/>
  </w:font>
  <w:font w:name="FreeSans">
    <w:charset w:val="00"/>
    <w:family w:val="auto"/>
    <w:pitch w:val="variable"/>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242A" w:rsidRDefault="002D242A">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242A" w:rsidRDefault="002D24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242A" w:rsidRDefault="002D242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242A" w:rsidRDefault="002D24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C4E15" w:rsidRDefault="006C4E15">
      <w:r>
        <w:rPr>
          <w:color w:val="000000"/>
        </w:rPr>
        <w:separator/>
      </w:r>
    </w:p>
  </w:footnote>
  <w:footnote w:type="continuationSeparator" w:id="0">
    <w:p w:rsidR="006C4E15" w:rsidRDefault="006C4E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81ACE"/>
    <w:multiLevelType w:val="hybridMultilevel"/>
    <w:tmpl w:val="F1980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2" w15:restartNumberingAfterBreak="0">
    <w:nsid w:val="119F3964"/>
    <w:multiLevelType w:val="hybridMultilevel"/>
    <w:tmpl w:val="D11CC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847544"/>
    <w:multiLevelType w:val="hybridMultilevel"/>
    <w:tmpl w:val="29948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A76B88"/>
    <w:multiLevelType w:val="hybridMultilevel"/>
    <w:tmpl w:val="217011D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5"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7"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8" w15:restartNumberingAfterBreak="0">
    <w:nsid w:val="497A1DC9"/>
    <w:multiLevelType w:val="multilevel"/>
    <w:tmpl w:val="A7B8B4F4"/>
    <w:styleLink w:val="Outline"/>
    <w:lvl w:ilvl="0">
      <w:start w:val="1"/>
      <w:numFmt w:val="decimal"/>
      <w:pStyle w:val="Heading1"/>
      <w:lvlText w:val="%1"/>
      <w:lvlJc w:val="left"/>
      <w:pPr>
        <w:ind w:left="72" w:hanging="432"/>
      </w:pPr>
      <w:rPr>
        <w:rFonts w:cs="Times New Roman"/>
      </w:rPr>
    </w:lvl>
    <w:lvl w:ilvl="1">
      <w:start w:val="1"/>
      <w:numFmt w:val="decimal"/>
      <w:pStyle w:val="Heading2"/>
      <w:lvlText w:val="%1.%2"/>
      <w:lvlJc w:val="left"/>
      <w:pPr>
        <w:ind w:left="216" w:hanging="576"/>
      </w:pPr>
      <w:rPr>
        <w:rFonts w:cs="Times New Roman"/>
      </w:rPr>
    </w:lvl>
    <w:lvl w:ilvl="2">
      <w:start w:val="1"/>
      <w:numFmt w:val="decimal"/>
      <w:pStyle w:val="Heading3"/>
      <w:lvlText w:val="%1.%2.%3"/>
      <w:lvlJc w:val="left"/>
      <w:pPr>
        <w:ind w:left="360" w:hanging="720"/>
      </w:pPr>
      <w:rPr>
        <w:rFonts w:cs="Times New Roman"/>
      </w:rPr>
    </w:lvl>
    <w:lvl w:ilvl="3">
      <w:start w:val="1"/>
      <w:numFmt w:val="decimal"/>
      <w:pStyle w:val="Heading4"/>
      <w:lvlText w:val="%1.%2.%3.%4"/>
      <w:lvlJc w:val="left"/>
      <w:pPr>
        <w:ind w:left="504" w:hanging="864"/>
      </w:pPr>
      <w:rPr>
        <w:rFonts w:cs="Times New Roman"/>
      </w:rPr>
    </w:lvl>
    <w:lvl w:ilvl="4">
      <w:start w:val="1"/>
      <w:numFmt w:val="decimal"/>
      <w:pStyle w:val="Heading5"/>
      <w:lvlText w:val="%1.%2.%3.%4.%5"/>
      <w:lvlJc w:val="left"/>
      <w:pPr>
        <w:ind w:left="648" w:hanging="1008"/>
      </w:pPr>
      <w:rPr>
        <w:rFonts w:cs="Times New Roman"/>
      </w:rPr>
    </w:lvl>
    <w:lvl w:ilvl="5">
      <w:start w:val="1"/>
      <w:numFmt w:val="decimal"/>
      <w:pStyle w:val="Heading6"/>
      <w:lvlText w:val="%1.%2.%3.%4.%5.%6"/>
      <w:lvlJc w:val="left"/>
      <w:pPr>
        <w:ind w:left="792" w:hanging="1152"/>
      </w:pPr>
      <w:rPr>
        <w:rFonts w:cs="Times New Roman"/>
      </w:rPr>
    </w:lvl>
    <w:lvl w:ilvl="6">
      <w:start w:val="1"/>
      <w:numFmt w:val="decimal"/>
      <w:pStyle w:val="Heading7"/>
      <w:lvlText w:val="%1.%2.%3.%4.%5.%6.%7"/>
      <w:lvlJc w:val="left"/>
      <w:pPr>
        <w:ind w:left="936" w:hanging="1296"/>
      </w:pPr>
      <w:rPr>
        <w:rFonts w:cs="Times New Roman"/>
      </w:rPr>
    </w:lvl>
    <w:lvl w:ilvl="7">
      <w:start w:val="1"/>
      <w:numFmt w:val="decimal"/>
      <w:pStyle w:val="Heading8"/>
      <w:lvlText w:val="%1.%2.%3.%4.%5.%6.%7.%8"/>
      <w:lvlJc w:val="left"/>
      <w:pPr>
        <w:ind w:left="1080" w:hanging="1440"/>
      </w:pPr>
      <w:rPr>
        <w:rFonts w:cs="Times New Roman"/>
      </w:rPr>
    </w:lvl>
    <w:lvl w:ilvl="8">
      <w:start w:val="1"/>
      <w:numFmt w:val="decimal"/>
      <w:pStyle w:val="Heading9"/>
      <w:lvlText w:val="%1.%2.%3.%4.%5.%6.%7.%8.%9"/>
      <w:lvlJc w:val="left"/>
      <w:pPr>
        <w:ind w:left="1224" w:hanging="1584"/>
      </w:pPr>
      <w:rPr>
        <w:rFonts w:cs="Times New Roman"/>
      </w:rPr>
    </w:lvl>
  </w:abstractNum>
  <w:abstractNum w:abstractNumId="9" w15:restartNumberingAfterBreak="0">
    <w:nsid w:val="4B71650A"/>
    <w:multiLevelType w:val="hybridMultilevel"/>
    <w:tmpl w:val="ED30D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11" w15:restartNumberingAfterBreak="0">
    <w:nsid w:val="5B075B08"/>
    <w:multiLevelType w:val="hybridMultilevel"/>
    <w:tmpl w:val="03FC5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3" w15:restartNumberingAfterBreak="0">
    <w:nsid w:val="5F42407F"/>
    <w:multiLevelType w:val="hybridMultilevel"/>
    <w:tmpl w:val="2334FD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DC32CCC"/>
    <w:multiLevelType w:val="hybridMultilevel"/>
    <w:tmpl w:val="07A6BA2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A43951"/>
    <w:multiLevelType w:val="hybridMultilevel"/>
    <w:tmpl w:val="182EEDF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8"/>
  </w:num>
  <w:num w:numId="2">
    <w:abstractNumId w:val="10"/>
  </w:num>
  <w:num w:numId="3">
    <w:abstractNumId w:val="7"/>
  </w:num>
  <w:num w:numId="4">
    <w:abstractNumId w:val="6"/>
  </w:num>
  <w:num w:numId="5">
    <w:abstractNumId w:val="1"/>
  </w:num>
  <w:num w:numId="6">
    <w:abstractNumId w:val="6"/>
    <w:lvlOverride w:ilvl="0">
      <w:startOverride w:val="1"/>
    </w:lvlOverride>
  </w:num>
  <w:num w:numId="7">
    <w:abstractNumId w:val="12"/>
  </w:num>
  <w:num w:numId="8">
    <w:abstractNumId w:val="5"/>
  </w:num>
  <w:num w:numId="9">
    <w:abstractNumId w:val="15"/>
  </w:num>
  <w:num w:numId="10">
    <w:abstractNumId w:val="4"/>
  </w:num>
  <w:num w:numId="11">
    <w:abstractNumId w:val="11"/>
  </w:num>
  <w:num w:numId="12">
    <w:abstractNumId w:val="14"/>
  </w:num>
  <w:num w:numId="13">
    <w:abstractNumId w:val="3"/>
  </w:num>
  <w:num w:numId="14">
    <w:abstractNumId w:val="13"/>
  </w:num>
  <w:num w:numId="15">
    <w:abstractNumId w:val="0"/>
  </w:num>
  <w:num w:numId="16">
    <w:abstractNumId w:val="9"/>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EE"/>
    <w:rsid w:val="00004FE3"/>
    <w:rsid w:val="000053E8"/>
    <w:rsid w:val="00010375"/>
    <w:rsid w:val="00021654"/>
    <w:rsid w:val="0002777D"/>
    <w:rsid w:val="00030D90"/>
    <w:rsid w:val="000319FF"/>
    <w:rsid w:val="00031E00"/>
    <w:rsid w:val="00032ACF"/>
    <w:rsid w:val="000359B9"/>
    <w:rsid w:val="0003636D"/>
    <w:rsid w:val="00036824"/>
    <w:rsid w:val="00043855"/>
    <w:rsid w:val="00047DAF"/>
    <w:rsid w:val="00050478"/>
    <w:rsid w:val="00065052"/>
    <w:rsid w:val="000724A6"/>
    <w:rsid w:val="000735F6"/>
    <w:rsid w:val="00077AEC"/>
    <w:rsid w:val="00092EE9"/>
    <w:rsid w:val="0009635F"/>
    <w:rsid w:val="000A059E"/>
    <w:rsid w:val="000A07F1"/>
    <w:rsid w:val="000A6FB0"/>
    <w:rsid w:val="000A7621"/>
    <w:rsid w:val="000C11CD"/>
    <w:rsid w:val="000C2EC4"/>
    <w:rsid w:val="000C4CB6"/>
    <w:rsid w:val="000D05EE"/>
    <w:rsid w:val="000D4AC7"/>
    <w:rsid w:val="000D698F"/>
    <w:rsid w:val="000D7EDC"/>
    <w:rsid w:val="000E1EC1"/>
    <w:rsid w:val="000E1ECC"/>
    <w:rsid w:val="000E213C"/>
    <w:rsid w:val="000E40AE"/>
    <w:rsid w:val="000E778D"/>
    <w:rsid w:val="000F4DE0"/>
    <w:rsid w:val="000F7811"/>
    <w:rsid w:val="00100E5C"/>
    <w:rsid w:val="00103C4F"/>
    <w:rsid w:val="00105AE5"/>
    <w:rsid w:val="001100D4"/>
    <w:rsid w:val="00110618"/>
    <w:rsid w:val="00110F63"/>
    <w:rsid w:val="001122B2"/>
    <w:rsid w:val="00112B1E"/>
    <w:rsid w:val="00113ACB"/>
    <w:rsid w:val="001218AA"/>
    <w:rsid w:val="00123C37"/>
    <w:rsid w:val="00133B65"/>
    <w:rsid w:val="00134542"/>
    <w:rsid w:val="0013473D"/>
    <w:rsid w:val="00135AA7"/>
    <w:rsid w:val="00141B08"/>
    <w:rsid w:val="0015119C"/>
    <w:rsid w:val="0015240A"/>
    <w:rsid w:val="0015284D"/>
    <w:rsid w:val="0015748C"/>
    <w:rsid w:val="0016462C"/>
    <w:rsid w:val="0016482B"/>
    <w:rsid w:val="001657C0"/>
    <w:rsid w:val="001658C2"/>
    <w:rsid w:val="00166218"/>
    <w:rsid w:val="00167777"/>
    <w:rsid w:val="001751CB"/>
    <w:rsid w:val="001775C1"/>
    <w:rsid w:val="00184834"/>
    <w:rsid w:val="00196CE4"/>
    <w:rsid w:val="00197C90"/>
    <w:rsid w:val="001A716E"/>
    <w:rsid w:val="001B5C28"/>
    <w:rsid w:val="001C2F8B"/>
    <w:rsid w:val="001C317A"/>
    <w:rsid w:val="001C481C"/>
    <w:rsid w:val="001C6067"/>
    <w:rsid w:val="001C62C3"/>
    <w:rsid w:val="001D551C"/>
    <w:rsid w:val="001D5CCF"/>
    <w:rsid w:val="001E05E2"/>
    <w:rsid w:val="001F07B3"/>
    <w:rsid w:val="001F635D"/>
    <w:rsid w:val="001F6C97"/>
    <w:rsid w:val="001F7E79"/>
    <w:rsid w:val="00200094"/>
    <w:rsid w:val="002062F6"/>
    <w:rsid w:val="00210B03"/>
    <w:rsid w:val="002142C7"/>
    <w:rsid w:val="0021441C"/>
    <w:rsid w:val="00216C94"/>
    <w:rsid w:val="002225F0"/>
    <w:rsid w:val="002319BA"/>
    <w:rsid w:val="00235447"/>
    <w:rsid w:val="002407C1"/>
    <w:rsid w:val="0024103A"/>
    <w:rsid w:val="00242E72"/>
    <w:rsid w:val="00243025"/>
    <w:rsid w:val="00250CB1"/>
    <w:rsid w:val="002633A5"/>
    <w:rsid w:val="00263D3D"/>
    <w:rsid w:val="00264F47"/>
    <w:rsid w:val="002659B6"/>
    <w:rsid w:val="00277FC6"/>
    <w:rsid w:val="00280339"/>
    <w:rsid w:val="002812AB"/>
    <w:rsid w:val="00283237"/>
    <w:rsid w:val="00283A54"/>
    <w:rsid w:val="00291D39"/>
    <w:rsid w:val="002A3B79"/>
    <w:rsid w:val="002A5F15"/>
    <w:rsid w:val="002B345E"/>
    <w:rsid w:val="002B39DE"/>
    <w:rsid w:val="002C077E"/>
    <w:rsid w:val="002C5174"/>
    <w:rsid w:val="002D242A"/>
    <w:rsid w:val="002E04C7"/>
    <w:rsid w:val="002E12B8"/>
    <w:rsid w:val="002E4765"/>
    <w:rsid w:val="002E758E"/>
    <w:rsid w:val="002E7E92"/>
    <w:rsid w:val="002F7650"/>
    <w:rsid w:val="003028AD"/>
    <w:rsid w:val="00320057"/>
    <w:rsid w:val="0032147A"/>
    <w:rsid w:val="003274B5"/>
    <w:rsid w:val="0032770F"/>
    <w:rsid w:val="003302C2"/>
    <w:rsid w:val="0033184F"/>
    <w:rsid w:val="00335EE9"/>
    <w:rsid w:val="003379B6"/>
    <w:rsid w:val="00341C7D"/>
    <w:rsid w:val="003436F3"/>
    <w:rsid w:val="00350752"/>
    <w:rsid w:val="00355474"/>
    <w:rsid w:val="003564F0"/>
    <w:rsid w:val="00360EB6"/>
    <w:rsid w:val="003632A2"/>
    <w:rsid w:val="00363E5E"/>
    <w:rsid w:val="003646E2"/>
    <w:rsid w:val="003674BF"/>
    <w:rsid w:val="00370B5B"/>
    <w:rsid w:val="003718DE"/>
    <w:rsid w:val="00372B83"/>
    <w:rsid w:val="00372CCA"/>
    <w:rsid w:val="00375B67"/>
    <w:rsid w:val="0037656B"/>
    <w:rsid w:val="003773A8"/>
    <w:rsid w:val="003830AC"/>
    <w:rsid w:val="00392281"/>
    <w:rsid w:val="0039230D"/>
    <w:rsid w:val="003929CB"/>
    <w:rsid w:val="0039780F"/>
    <w:rsid w:val="003A01B7"/>
    <w:rsid w:val="003A4235"/>
    <w:rsid w:val="003B4F2E"/>
    <w:rsid w:val="003B5430"/>
    <w:rsid w:val="003C7A8B"/>
    <w:rsid w:val="003D38E2"/>
    <w:rsid w:val="003E205E"/>
    <w:rsid w:val="003E70C4"/>
    <w:rsid w:val="003F0D78"/>
    <w:rsid w:val="003F1525"/>
    <w:rsid w:val="003F562A"/>
    <w:rsid w:val="003F6657"/>
    <w:rsid w:val="0040269B"/>
    <w:rsid w:val="00404D80"/>
    <w:rsid w:val="00410B85"/>
    <w:rsid w:val="004274E1"/>
    <w:rsid w:val="00427690"/>
    <w:rsid w:val="00436A0F"/>
    <w:rsid w:val="004372C2"/>
    <w:rsid w:val="00442074"/>
    <w:rsid w:val="004438EC"/>
    <w:rsid w:val="00450A56"/>
    <w:rsid w:val="00454FE7"/>
    <w:rsid w:val="00457A76"/>
    <w:rsid w:val="00457CD9"/>
    <w:rsid w:val="00457CFF"/>
    <w:rsid w:val="00463E43"/>
    <w:rsid w:val="004642B2"/>
    <w:rsid w:val="004676C7"/>
    <w:rsid w:val="00470DF4"/>
    <w:rsid w:val="00482401"/>
    <w:rsid w:val="00490DCE"/>
    <w:rsid w:val="00491D29"/>
    <w:rsid w:val="00492067"/>
    <w:rsid w:val="00495714"/>
    <w:rsid w:val="004A0383"/>
    <w:rsid w:val="004A1539"/>
    <w:rsid w:val="004B0C1C"/>
    <w:rsid w:val="004B7468"/>
    <w:rsid w:val="004C0549"/>
    <w:rsid w:val="004C0B74"/>
    <w:rsid w:val="004C46FC"/>
    <w:rsid w:val="004D5018"/>
    <w:rsid w:val="004D5A6F"/>
    <w:rsid w:val="004E2BB5"/>
    <w:rsid w:val="004E33AA"/>
    <w:rsid w:val="004E6482"/>
    <w:rsid w:val="004E6C1C"/>
    <w:rsid w:val="004F1498"/>
    <w:rsid w:val="004F39BE"/>
    <w:rsid w:val="004F5828"/>
    <w:rsid w:val="00501018"/>
    <w:rsid w:val="00502513"/>
    <w:rsid w:val="00503F30"/>
    <w:rsid w:val="005171BB"/>
    <w:rsid w:val="00521905"/>
    <w:rsid w:val="00522AD7"/>
    <w:rsid w:val="00530214"/>
    <w:rsid w:val="00532ADD"/>
    <w:rsid w:val="0053396F"/>
    <w:rsid w:val="005364D3"/>
    <w:rsid w:val="00542548"/>
    <w:rsid w:val="00543272"/>
    <w:rsid w:val="005450CB"/>
    <w:rsid w:val="00563A85"/>
    <w:rsid w:val="005700C9"/>
    <w:rsid w:val="005753B4"/>
    <w:rsid w:val="00580750"/>
    <w:rsid w:val="00581F57"/>
    <w:rsid w:val="0058319E"/>
    <w:rsid w:val="00584AD3"/>
    <w:rsid w:val="005863D2"/>
    <w:rsid w:val="00587199"/>
    <w:rsid w:val="005907EA"/>
    <w:rsid w:val="00593DF4"/>
    <w:rsid w:val="00596862"/>
    <w:rsid w:val="005A616D"/>
    <w:rsid w:val="005B1842"/>
    <w:rsid w:val="005B44FB"/>
    <w:rsid w:val="005B4A10"/>
    <w:rsid w:val="005C2412"/>
    <w:rsid w:val="005C7159"/>
    <w:rsid w:val="005C7A62"/>
    <w:rsid w:val="005D179C"/>
    <w:rsid w:val="005D196D"/>
    <w:rsid w:val="005D4EA9"/>
    <w:rsid w:val="005D6E45"/>
    <w:rsid w:val="005E1C1C"/>
    <w:rsid w:val="005E25B7"/>
    <w:rsid w:val="005F00CD"/>
    <w:rsid w:val="005F1158"/>
    <w:rsid w:val="0061050B"/>
    <w:rsid w:val="0061192F"/>
    <w:rsid w:val="006136D4"/>
    <w:rsid w:val="00622BFB"/>
    <w:rsid w:val="00624B9D"/>
    <w:rsid w:val="00624F9F"/>
    <w:rsid w:val="00630516"/>
    <w:rsid w:val="00633BB5"/>
    <w:rsid w:val="00635D54"/>
    <w:rsid w:val="00640A87"/>
    <w:rsid w:val="00644DED"/>
    <w:rsid w:val="006458AB"/>
    <w:rsid w:val="00647EEE"/>
    <w:rsid w:val="006517E7"/>
    <w:rsid w:val="00657E9E"/>
    <w:rsid w:val="0067210E"/>
    <w:rsid w:val="00681A59"/>
    <w:rsid w:val="00687250"/>
    <w:rsid w:val="00690DB2"/>
    <w:rsid w:val="00691851"/>
    <w:rsid w:val="00694EFA"/>
    <w:rsid w:val="006A4CB4"/>
    <w:rsid w:val="006B6E5C"/>
    <w:rsid w:val="006C202C"/>
    <w:rsid w:val="006C4E15"/>
    <w:rsid w:val="006D5C93"/>
    <w:rsid w:val="006F1DA7"/>
    <w:rsid w:val="006F513A"/>
    <w:rsid w:val="006F5B32"/>
    <w:rsid w:val="006F5EBF"/>
    <w:rsid w:val="006F65F8"/>
    <w:rsid w:val="006F731D"/>
    <w:rsid w:val="00701A2B"/>
    <w:rsid w:val="007036C4"/>
    <w:rsid w:val="00713AA2"/>
    <w:rsid w:val="007141F6"/>
    <w:rsid w:val="00714A75"/>
    <w:rsid w:val="00716D6B"/>
    <w:rsid w:val="00722045"/>
    <w:rsid w:val="007269F9"/>
    <w:rsid w:val="00726BC9"/>
    <w:rsid w:val="0073070E"/>
    <w:rsid w:val="00730B22"/>
    <w:rsid w:val="007358BF"/>
    <w:rsid w:val="0074083B"/>
    <w:rsid w:val="00742685"/>
    <w:rsid w:val="00742744"/>
    <w:rsid w:val="00742778"/>
    <w:rsid w:val="007432CD"/>
    <w:rsid w:val="00747450"/>
    <w:rsid w:val="00753C36"/>
    <w:rsid w:val="00756B15"/>
    <w:rsid w:val="007603AC"/>
    <w:rsid w:val="007606F4"/>
    <w:rsid w:val="00763FA2"/>
    <w:rsid w:val="00764DB0"/>
    <w:rsid w:val="00766E3C"/>
    <w:rsid w:val="00773C5B"/>
    <w:rsid w:val="007820C0"/>
    <w:rsid w:val="0078219E"/>
    <w:rsid w:val="00782BE1"/>
    <w:rsid w:val="00784720"/>
    <w:rsid w:val="00785721"/>
    <w:rsid w:val="00786B57"/>
    <w:rsid w:val="00787F3B"/>
    <w:rsid w:val="007A0F08"/>
    <w:rsid w:val="007C2481"/>
    <w:rsid w:val="007C69AD"/>
    <w:rsid w:val="007E28E3"/>
    <w:rsid w:val="007E3B3E"/>
    <w:rsid w:val="007E4A07"/>
    <w:rsid w:val="007F12D8"/>
    <w:rsid w:val="007F292F"/>
    <w:rsid w:val="007F4374"/>
    <w:rsid w:val="007F4F69"/>
    <w:rsid w:val="00805A09"/>
    <w:rsid w:val="0080745F"/>
    <w:rsid w:val="0081716A"/>
    <w:rsid w:val="0082110E"/>
    <w:rsid w:val="008233B5"/>
    <w:rsid w:val="0082591B"/>
    <w:rsid w:val="008304BD"/>
    <w:rsid w:val="00836AC4"/>
    <w:rsid w:val="00837F0A"/>
    <w:rsid w:val="00843620"/>
    <w:rsid w:val="00844501"/>
    <w:rsid w:val="00857B31"/>
    <w:rsid w:val="00861C3A"/>
    <w:rsid w:val="0087086E"/>
    <w:rsid w:val="00874DA1"/>
    <w:rsid w:val="008768A0"/>
    <w:rsid w:val="00877011"/>
    <w:rsid w:val="0088025D"/>
    <w:rsid w:val="00886C55"/>
    <w:rsid w:val="00890147"/>
    <w:rsid w:val="008919F3"/>
    <w:rsid w:val="00892063"/>
    <w:rsid w:val="008A1E98"/>
    <w:rsid w:val="008C05FC"/>
    <w:rsid w:val="008D1C9B"/>
    <w:rsid w:val="008D4417"/>
    <w:rsid w:val="008D5FA3"/>
    <w:rsid w:val="008D718F"/>
    <w:rsid w:val="008E0C94"/>
    <w:rsid w:val="008E4E42"/>
    <w:rsid w:val="008E6222"/>
    <w:rsid w:val="008F2C84"/>
    <w:rsid w:val="009009F9"/>
    <w:rsid w:val="00905D71"/>
    <w:rsid w:val="00906B11"/>
    <w:rsid w:val="00911DCD"/>
    <w:rsid w:val="0091689F"/>
    <w:rsid w:val="00921677"/>
    <w:rsid w:val="00921AF3"/>
    <w:rsid w:val="00922C0D"/>
    <w:rsid w:val="00930229"/>
    <w:rsid w:val="0093784B"/>
    <w:rsid w:val="00937CFF"/>
    <w:rsid w:val="0094468B"/>
    <w:rsid w:val="00950E42"/>
    <w:rsid w:val="00953709"/>
    <w:rsid w:val="00955590"/>
    <w:rsid w:val="00962673"/>
    <w:rsid w:val="00963020"/>
    <w:rsid w:val="009668B6"/>
    <w:rsid w:val="009704B2"/>
    <w:rsid w:val="00971D2C"/>
    <w:rsid w:val="00972823"/>
    <w:rsid w:val="00973A8B"/>
    <w:rsid w:val="009740CA"/>
    <w:rsid w:val="009747EE"/>
    <w:rsid w:val="00983011"/>
    <w:rsid w:val="0099027C"/>
    <w:rsid w:val="009912D5"/>
    <w:rsid w:val="0099508A"/>
    <w:rsid w:val="009A1441"/>
    <w:rsid w:val="009A258F"/>
    <w:rsid w:val="009A66FF"/>
    <w:rsid w:val="009D64C1"/>
    <w:rsid w:val="009D6DCC"/>
    <w:rsid w:val="009F025F"/>
    <w:rsid w:val="009F24F1"/>
    <w:rsid w:val="009F28A6"/>
    <w:rsid w:val="009F5382"/>
    <w:rsid w:val="00A01536"/>
    <w:rsid w:val="00A04462"/>
    <w:rsid w:val="00A053C6"/>
    <w:rsid w:val="00A10576"/>
    <w:rsid w:val="00A25AE3"/>
    <w:rsid w:val="00A3081D"/>
    <w:rsid w:val="00A34F05"/>
    <w:rsid w:val="00A41669"/>
    <w:rsid w:val="00A41A0B"/>
    <w:rsid w:val="00A43575"/>
    <w:rsid w:val="00A44F46"/>
    <w:rsid w:val="00A7380A"/>
    <w:rsid w:val="00A75CCA"/>
    <w:rsid w:val="00A77514"/>
    <w:rsid w:val="00A776E7"/>
    <w:rsid w:val="00A77901"/>
    <w:rsid w:val="00A8605D"/>
    <w:rsid w:val="00A93B4F"/>
    <w:rsid w:val="00A9469A"/>
    <w:rsid w:val="00AB463D"/>
    <w:rsid w:val="00AB4782"/>
    <w:rsid w:val="00AB6113"/>
    <w:rsid w:val="00AC2CFD"/>
    <w:rsid w:val="00AC39E0"/>
    <w:rsid w:val="00AC4565"/>
    <w:rsid w:val="00AC4E21"/>
    <w:rsid w:val="00AC6688"/>
    <w:rsid w:val="00AD0B65"/>
    <w:rsid w:val="00AD5604"/>
    <w:rsid w:val="00AE3C1B"/>
    <w:rsid w:val="00AE5B58"/>
    <w:rsid w:val="00AE6387"/>
    <w:rsid w:val="00AE69CD"/>
    <w:rsid w:val="00AE71B7"/>
    <w:rsid w:val="00AF0D0A"/>
    <w:rsid w:val="00AF1788"/>
    <w:rsid w:val="00AF1FBA"/>
    <w:rsid w:val="00B004F2"/>
    <w:rsid w:val="00B0057A"/>
    <w:rsid w:val="00B05473"/>
    <w:rsid w:val="00B0645F"/>
    <w:rsid w:val="00B1178E"/>
    <w:rsid w:val="00B12080"/>
    <w:rsid w:val="00B21F36"/>
    <w:rsid w:val="00B25403"/>
    <w:rsid w:val="00B2548E"/>
    <w:rsid w:val="00B27065"/>
    <w:rsid w:val="00B30753"/>
    <w:rsid w:val="00B3344C"/>
    <w:rsid w:val="00B45FFE"/>
    <w:rsid w:val="00B46DB4"/>
    <w:rsid w:val="00B50DA9"/>
    <w:rsid w:val="00B56049"/>
    <w:rsid w:val="00B60954"/>
    <w:rsid w:val="00B62584"/>
    <w:rsid w:val="00B646C6"/>
    <w:rsid w:val="00B65AC2"/>
    <w:rsid w:val="00B73240"/>
    <w:rsid w:val="00B84ED7"/>
    <w:rsid w:val="00B86A23"/>
    <w:rsid w:val="00B86CBF"/>
    <w:rsid w:val="00B94C27"/>
    <w:rsid w:val="00B957DB"/>
    <w:rsid w:val="00BA0576"/>
    <w:rsid w:val="00BA7E1E"/>
    <w:rsid w:val="00BB17CD"/>
    <w:rsid w:val="00BC084F"/>
    <w:rsid w:val="00BC3C15"/>
    <w:rsid w:val="00BD22F1"/>
    <w:rsid w:val="00BD3276"/>
    <w:rsid w:val="00BD4022"/>
    <w:rsid w:val="00BD6E57"/>
    <w:rsid w:val="00BF4454"/>
    <w:rsid w:val="00BF45FD"/>
    <w:rsid w:val="00BF58D2"/>
    <w:rsid w:val="00BF5BC1"/>
    <w:rsid w:val="00C02368"/>
    <w:rsid w:val="00C023AD"/>
    <w:rsid w:val="00C05F0D"/>
    <w:rsid w:val="00C07B93"/>
    <w:rsid w:val="00C12D8B"/>
    <w:rsid w:val="00C14211"/>
    <w:rsid w:val="00C1563C"/>
    <w:rsid w:val="00C262E3"/>
    <w:rsid w:val="00C27ED7"/>
    <w:rsid w:val="00C30AC3"/>
    <w:rsid w:val="00C31E74"/>
    <w:rsid w:val="00C34F06"/>
    <w:rsid w:val="00C43916"/>
    <w:rsid w:val="00C4431C"/>
    <w:rsid w:val="00C466FB"/>
    <w:rsid w:val="00C47FD4"/>
    <w:rsid w:val="00C50146"/>
    <w:rsid w:val="00C52B84"/>
    <w:rsid w:val="00C54F59"/>
    <w:rsid w:val="00C56494"/>
    <w:rsid w:val="00C57153"/>
    <w:rsid w:val="00C6267B"/>
    <w:rsid w:val="00C648EA"/>
    <w:rsid w:val="00C72C94"/>
    <w:rsid w:val="00C76471"/>
    <w:rsid w:val="00C833C4"/>
    <w:rsid w:val="00C93445"/>
    <w:rsid w:val="00C9462A"/>
    <w:rsid w:val="00C968D4"/>
    <w:rsid w:val="00CA3B05"/>
    <w:rsid w:val="00CB74F5"/>
    <w:rsid w:val="00CC2355"/>
    <w:rsid w:val="00CC4440"/>
    <w:rsid w:val="00CC537A"/>
    <w:rsid w:val="00CD1B39"/>
    <w:rsid w:val="00CD5FDE"/>
    <w:rsid w:val="00CD6751"/>
    <w:rsid w:val="00CD7582"/>
    <w:rsid w:val="00CD7D8D"/>
    <w:rsid w:val="00CE3504"/>
    <w:rsid w:val="00CE51AD"/>
    <w:rsid w:val="00CE5A00"/>
    <w:rsid w:val="00CF0BCF"/>
    <w:rsid w:val="00CF2CB8"/>
    <w:rsid w:val="00D150C3"/>
    <w:rsid w:val="00D15B5B"/>
    <w:rsid w:val="00D250D2"/>
    <w:rsid w:val="00D31FAD"/>
    <w:rsid w:val="00D355C8"/>
    <w:rsid w:val="00D462B6"/>
    <w:rsid w:val="00D46333"/>
    <w:rsid w:val="00D474A1"/>
    <w:rsid w:val="00D5185A"/>
    <w:rsid w:val="00D5632E"/>
    <w:rsid w:val="00D60108"/>
    <w:rsid w:val="00D60C3D"/>
    <w:rsid w:val="00D61C7C"/>
    <w:rsid w:val="00D71A36"/>
    <w:rsid w:val="00D74170"/>
    <w:rsid w:val="00D75A1F"/>
    <w:rsid w:val="00D75C7C"/>
    <w:rsid w:val="00D806F0"/>
    <w:rsid w:val="00D91B6C"/>
    <w:rsid w:val="00DA16B2"/>
    <w:rsid w:val="00DA4AF4"/>
    <w:rsid w:val="00DA67D7"/>
    <w:rsid w:val="00DB071C"/>
    <w:rsid w:val="00DB1975"/>
    <w:rsid w:val="00DB264B"/>
    <w:rsid w:val="00DB2C41"/>
    <w:rsid w:val="00DB4E82"/>
    <w:rsid w:val="00DB7D65"/>
    <w:rsid w:val="00DC0923"/>
    <w:rsid w:val="00DC5454"/>
    <w:rsid w:val="00DC5CD4"/>
    <w:rsid w:val="00DD0F38"/>
    <w:rsid w:val="00DD6DEA"/>
    <w:rsid w:val="00DD71BB"/>
    <w:rsid w:val="00DE7BE5"/>
    <w:rsid w:val="00DF2C15"/>
    <w:rsid w:val="00E00DAF"/>
    <w:rsid w:val="00E11315"/>
    <w:rsid w:val="00E117D8"/>
    <w:rsid w:val="00E20F6D"/>
    <w:rsid w:val="00E2267A"/>
    <w:rsid w:val="00E235DA"/>
    <w:rsid w:val="00E24CAF"/>
    <w:rsid w:val="00E27699"/>
    <w:rsid w:val="00E32F52"/>
    <w:rsid w:val="00E350D7"/>
    <w:rsid w:val="00E35F8D"/>
    <w:rsid w:val="00E50F65"/>
    <w:rsid w:val="00E53961"/>
    <w:rsid w:val="00E5675D"/>
    <w:rsid w:val="00E57BAA"/>
    <w:rsid w:val="00E63317"/>
    <w:rsid w:val="00E67DB9"/>
    <w:rsid w:val="00E8562A"/>
    <w:rsid w:val="00EB0A51"/>
    <w:rsid w:val="00EB54CE"/>
    <w:rsid w:val="00EB6239"/>
    <w:rsid w:val="00EB6641"/>
    <w:rsid w:val="00EC1FA5"/>
    <w:rsid w:val="00EC25B7"/>
    <w:rsid w:val="00EC4696"/>
    <w:rsid w:val="00ED6028"/>
    <w:rsid w:val="00ED6D84"/>
    <w:rsid w:val="00ED7A48"/>
    <w:rsid w:val="00EE24E2"/>
    <w:rsid w:val="00EE4112"/>
    <w:rsid w:val="00EE61FD"/>
    <w:rsid w:val="00EF109B"/>
    <w:rsid w:val="00EF5E01"/>
    <w:rsid w:val="00EF763B"/>
    <w:rsid w:val="00F03571"/>
    <w:rsid w:val="00F03FB8"/>
    <w:rsid w:val="00F16062"/>
    <w:rsid w:val="00F213CB"/>
    <w:rsid w:val="00F426D8"/>
    <w:rsid w:val="00F65102"/>
    <w:rsid w:val="00F71444"/>
    <w:rsid w:val="00F727A4"/>
    <w:rsid w:val="00F75222"/>
    <w:rsid w:val="00F75333"/>
    <w:rsid w:val="00F7591C"/>
    <w:rsid w:val="00F820F2"/>
    <w:rsid w:val="00F85614"/>
    <w:rsid w:val="00F8686E"/>
    <w:rsid w:val="00F86D9E"/>
    <w:rsid w:val="00F91D9B"/>
    <w:rsid w:val="00F92672"/>
    <w:rsid w:val="00F93B23"/>
    <w:rsid w:val="00F94294"/>
    <w:rsid w:val="00F962A2"/>
    <w:rsid w:val="00FA07CA"/>
    <w:rsid w:val="00FA2EB3"/>
    <w:rsid w:val="00FA7140"/>
    <w:rsid w:val="00FB3048"/>
    <w:rsid w:val="00FC26AD"/>
    <w:rsid w:val="00FC44BD"/>
    <w:rsid w:val="00FC55D2"/>
    <w:rsid w:val="00FC79E0"/>
    <w:rsid w:val="00FD0060"/>
    <w:rsid w:val="00FD1D56"/>
    <w:rsid w:val="00FD5F0F"/>
    <w:rsid w:val="00FE4738"/>
    <w:rsid w:val="00FE4F5F"/>
    <w:rsid w:val="00FF0026"/>
    <w:rsid w:val="00FF10C8"/>
    <w:rsid w:val="00FF43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64D204"/>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tandard"/>
    <w:next w:val="Standard"/>
    <w:uiPriority w:val="9"/>
    <w:qFormat/>
    <w:pPr>
      <w:keepNext/>
      <w:keepLines/>
      <w:pageBreakBefore/>
      <w:numPr>
        <w:numId w:val="1"/>
      </w:numPr>
      <w:spacing w:before="480" w:after="120"/>
      <w:jc w:val="left"/>
      <w:outlineLvl w:val="0"/>
    </w:pPr>
    <w:rPr>
      <w:rFonts w:eastAsia="MS ????"/>
      <w:b/>
      <w:bCs/>
      <w:sz w:val="32"/>
      <w:szCs w:val="32"/>
    </w:rPr>
  </w:style>
  <w:style w:type="paragraph" w:styleId="Heading2">
    <w:name w:val="heading 2"/>
    <w:basedOn w:val="Standard"/>
    <w:next w:val="Standard"/>
    <w:uiPriority w:val="9"/>
    <w:unhideWhenUsed/>
    <w:qFormat/>
    <w:pPr>
      <w:keepNext/>
      <w:keepLines/>
      <w:numPr>
        <w:ilvl w:val="1"/>
        <w:numId w:val="1"/>
      </w:numPr>
      <w:spacing w:before="360" w:after="120"/>
      <w:jc w:val="left"/>
      <w:outlineLvl w:val="1"/>
    </w:pPr>
    <w:rPr>
      <w:rFonts w:eastAsia="MS ????"/>
      <w:b/>
      <w:bCs/>
      <w:sz w:val="28"/>
      <w:szCs w:val="26"/>
    </w:rPr>
  </w:style>
  <w:style w:type="paragraph" w:styleId="Heading3">
    <w:name w:val="heading 3"/>
    <w:basedOn w:val="Standard"/>
    <w:next w:val="Standard"/>
    <w:uiPriority w:val="9"/>
    <w:unhideWhenUsed/>
    <w:qFormat/>
    <w:pPr>
      <w:keepNext/>
      <w:keepLines/>
      <w:numPr>
        <w:ilvl w:val="2"/>
        <w:numId w:val="1"/>
      </w:numPr>
      <w:spacing w:before="240" w:after="120"/>
      <w:jc w:val="left"/>
      <w:outlineLvl w:val="2"/>
    </w:pPr>
    <w:rPr>
      <w:rFonts w:eastAsia="MS ????"/>
      <w:b/>
      <w:bCs/>
    </w:rPr>
  </w:style>
  <w:style w:type="paragraph" w:styleId="Heading4">
    <w:name w:val="heading 4"/>
    <w:basedOn w:val="Standard"/>
    <w:next w:val="Standard"/>
    <w:uiPriority w:val="9"/>
    <w:semiHidden/>
    <w:unhideWhenUsed/>
    <w:qFormat/>
    <w:pPr>
      <w:keepNext/>
      <w:keepLines/>
      <w:numPr>
        <w:ilvl w:val="3"/>
        <w:numId w:val="1"/>
      </w:numPr>
      <w:spacing w:before="200"/>
      <w:outlineLvl w:val="3"/>
    </w:pPr>
    <w:rPr>
      <w:rFonts w:ascii="Century Gothic" w:eastAsia="MS ????" w:hAnsi="Century Gothic" w:cs="Century Gothic"/>
      <w:b/>
      <w:bCs/>
      <w:i/>
      <w:iCs/>
      <w:color w:val="6076B4"/>
    </w:rPr>
  </w:style>
  <w:style w:type="paragraph" w:styleId="Heading5">
    <w:name w:val="heading 5"/>
    <w:basedOn w:val="Standard"/>
    <w:next w:val="Standard"/>
    <w:uiPriority w:val="9"/>
    <w:semiHidden/>
    <w:unhideWhenUsed/>
    <w:qFormat/>
    <w:pPr>
      <w:keepNext/>
      <w:keepLines/>
      <w:numPr>
        <w:ilvl w:val="4"/>
        <w:numId w:val="1"/>
      </w:numPr>
      <w:spacing w:before="200"/>
      <w:outlineLvl w:val="4"/>
    </w:pPr>
    <w:rPr>
      <w:rFonts w:ascii="Century Gothic" w:eastAsia="MS ????" w:hAnsi="Century Gothic" w:cs="Century Gothic"/>
      <w:color w:val="2C385D"/>
    </w:rPr>
  </w:style>
  <w:style w:type="paragraph" w:styleId="Heading6">
    <w:name w:val="heading 6"/>
    <w:basedOn w:val="Standard"/>
    <w:next w:val="Standard"/>
    <w:uiPriority w:val="9"/>
    <w:semiHidden/>
    <w:unhideWhenUsed/>
    <w:qFormat/>
    <w:pPr>
      <w:keepNext/>
      <w:keepLines/>
      <w:numPr>
        <w:ilvl w:val="5"/>
        <w:numId w:val="1"/>
      </w:numPr>
      <w:spacing w:before="200"/>
      <w:outlineLvl w:val="5"/>
    </w:pPr>
    <w:rPr>
      <w:rFonts w:ascii="Century Gothic" w:eastAsia="MS ????" w:hAnsi="Century Gothic" w:cs="Century Gothic"/>
      <w:i/>
      <w:iCs/>
      <w:color w:val="2C385D"/>
    </w:rPr>
  </w:style>
  <w:style w:type="paragraph" w:styleId="Heading7">
    <w:name w:val="heading 7"/>
    <w:basedOn w:val="Standard"/>
    <w:next w:val="Standard"/>
    <w:pPr>
      <w:keepNext/>
      <w:keepLines/>
      <w:numPr>
        <w:ilvl w:val="6"/>
        <w:numId w:val="1"/>
      </w:numPr>
      <w:spacing w:before="200"/>
      <w:outlineLvl w:val="6"/>
    </w:pPr>
    <w:rPr>
      <w:rFonts w:ascii="Century Gothic" w:eastAsia="MS ????" w:hAnsi="Century Gothic" w:cs="Century Gothic"/>
      <w:i/>
      <w:iCs/>
      <w:color w:val="404040"/>
    </w:rPr>
  </w:style>
  <w:style w:type="paragraph" w:styleId="Heading8">
    <w:name w:val="heading 8"/>
    <w:basedOn w:val="Standard"/>
    <w:next w:val="Standard"/>
    <w:pPr>
      <w:keepNext/>
      <w:keepLines/>
      <w:numPr>
        <w:ilvl w:val="7"/>
        <w:numId w:val="1"/>
      </w:numPr>
      <w:spacing w:before="200"/>
      <w:outlineLvl w:val="7"/>
    </w:pPr>
    <w:rPr>
      <w:rFonts w:ascii="Century Gothic" w:eastAsia="MS ????" w:hAnsi="Century Gothic" w:cs="Century Gothic"/>
      <w:color w:val="404040"/>
      <w:szCs w:val="20"/>
    </w:rPr>
  </w:style>
  <w:style w:type="paragraph" w:styleId="Heading9">
    <w:name w:val="heading 9"/>
    <w:basedOn w:val="Standard"/>
    <w:next w:val="Standard"/>
    <w:pPr>
      <w:keepNext/>
      <w:keepLines/>
      <w:numPr>
        <w:ilvl w:val="8"/>
        <w:numId w:val="1"/>
      </w:numPr>
      <w:spacing w:before="200"/>
      <w:outlineLvl w:val="8"/>
    </w:pPr>
    <w:rPr>
      <w:rFonts w:ascii="Century Gothic" w:eastAsia="MS ????" w:hAnsi="Century Gothic" w:cs="Century Gothic"/>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ListParagraph">
    <w:name w:val="List Paragraph"/>
    <w:basedOn w:val="Standard"/>
    <w:pPr>
      <w:ind w:left="720"/>
    </w:pPr>
  </w:style>
  <w:style w:type="paragraph" w:styleId="Title">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ListParagraph"/>
    <w:pPr>
      <w:spacing w:after="120"/>
      <w:ind w:left="1434" w:hanging="357"/>
    </w:pPr>
  </w:style>
  <w:style w:type="paragraph" w:styleId="BalloonText">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le"/>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Header">
    <w:name w:val="header"/>
    <w:basedOn w:val="Standard"/>
    <w:pPr>
      <w:tabs>
        <w:tab w:val="center" w:pos="4320"/>
        <w:tab w:val="right" w:pos="8640"/>
      </w:tabs>
      <w:spacing w:line="240" w:lineRule="auto"/>
    </w:pPr>
  </w:style>
  <w:style w:type="paragraph" w:styleId="Footer">
    <w:name w:val="footer"/>
    <w:basedOn w:val="Standard"/>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Caption"/>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DefaultParagraphFont"/>
    <w:rPr>
      <w:rFonts w:eastAsia="MS ????" w:cs="Times New Roman"/>
      <w:b/>
      <w:bCs/>
      <w:sz w:val="32"/>
      <w:szCs w:val="32"/>
    </w:rPr>
  </w:style>
  <w:style w:type="character" w:customStyle="1" w:styleId="Heading2Char">
    <w:name w:val="Heading 2 Char"/>
    <w:basedOn w:val="DefaultParagraphFont"/>
    <w:rPr>
      <w:rFonts w:eastAsia="MS ????" w:cs="Times New Roman"/>
      <w:b/>
      <w:bCs/>
      <w:sz w:val="26"/>
      <w:szCs w:val="26"/>
    </w:rPr>
  </w:style>
  <w:style w:type="character" w:customStyle="1" w:styleId="Heading3Char">
    <w:name w:val="Heading 3 Char"/>
    <w:basedOn w:val="DefaultParagraphFont"/>
    <w:rPr>
      <w:rFonts w:eastAsia="MS ????" w:cs="Times New Roman"/>
      <w:b/>
      <w:bCs/>
    </w:rPr>
  </w:style>
  <w:style w:type="character" w:customStyle="1" w:styleId="Heading4Char">
    <w:name w:val="Heading 4 Char"/>
    <w:basedOn w:val="DefaultParagraphFont"/>
    <w:rPr>
      <w:rFonts w:ascii="Century Gothic" w:eastAsia="MS ????" w:hAnsi="Century Gothic" w:cs="Times New Roman"/>
      <w:b/>
      <w:bCs/>
      <w:i/>
      <w:iCs/>
      <w:color w:val="6076B4"/>
    </w:rPr>
  </w:style>
  <w:style w:type="character" w:customStyle="1" w:styleId="Heading5Char">
    <w:name w:val="Heading 5 Char"/>
    <w:basedOn w:val="DefaultParagraphFont"/>
    <w:rPr>
      <w:rFonts w:ascii="Century Gothic" w:eastAsia="MS ????" w:hAnsi="Century Gothic" w:cs="Times New Roman"/>
      <w:color w:val="2C385D"/>
    </w:rPr>
  </w:style>
  <w:style w:type="character" w:customStyle="1" w:styleId="Heading6Char">
    <w:name w:val="Heading 6 Char"/>
    <w:basedOn w:val="DefaultParagraphFont"/>
    <w:rPr>
      <w:rFonts w:ascii="Century Gothic" w:eastAsia="MS ????" w:hAnsi="Century Gothic" w:cs="Times New Roman"/>
      <w:i/>
      <w:iCs/>
      <w:color w:val="2C385D"/>
    </w:rPr>
  </w:style>
  <w:style w:type="character" w:customStyle="1" w:styleId="Heading7Char">
    <w:name w:val="Heading 7 Char"/>
    <w:basedOn w:val="DefaultParagraphFont"/>
    <w:rPr>
      <w:rFonts w:ascii="Century Gothic" w:eastAsia="MS ????" w:hAnsi="Century Gothic" w:cs="Times New Roman"/>
      <w:i/>
      <w:iCs/>
      <w:color w:val="404040"/>
    </w:rPr>
  </w:style>
  <w:style w:type="character" w:customStyle="1" w:styleId="Heading8Char">
    <w:name w:val="Heading 8 Char"/>
    <w:basedOn w:val="DefaultParagraphFont"/>
    <w:rPr>
      <w:rFonts w:ascii="Century Gothic" w:eastAsia="MS ????" w:hAnsi="Century Gothic" w:cs="Times New Roman"/>
      <w:color w:val="404040"/>
      <w:sz w:val="20"/>
      <w:szCs w:val="20"/>
    </w:rPr>
  </w:style>
  <w:style w:type="character" w:customStyle="1" w:styleId="Heading9Char">
    <w:name w:val="Heading 9 Char"/>
    <w:basedOn w:val="DefaultParagraphFont"/>
    <w:rPr>
      <w:rFonts w:ascii="Century Gothic" w:eastAsia="MS ????" w:hAnsi="Century Gothic" w:cs="Times New Roman"/>
      <w:i/>
      <w:iCs/>
      <w:color w:val="404040"/>
      <w:sz w:val="20"/>
      <w:szCs w:val="20"/>
    </w:rPr>
  </w:style>
  <w:style w:type="character" w:customStyle="1" w:styleId="TitleChar">
    <w:name w:val="Title Char"/>
    <w:basedOn w:val="DefaultParagraphFont"/>
    <w:rPr>
      <w:rFonts w:eastAsia="MS ????" w:cs="Times New Roman"/>
      <w:b/>
      <w:spacing w:val="5"/>
      <w:kern w:val="3"/>
      <w:sz w:val="52"/>
      <w:szCs w:val="52"/>
    </w:rPr>
  </w:style>
  <w:style w:type="character" w:customStyle="1" w:styleId="BalloonTextChar">
    <w:name w:val="Balloon Text Char"/>
    <w:basedOn w:val="DefaultParagraphFont"/>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DefaultParagraphFont"/>
    <w:rPr>
      <w:rFonts w:cs="Times New Roman"/>
      <w:sz w:val="20"/>
    </w:rPr>
  </w:style>
  <w:style w:type="character" w:customStyle="1" w:styleId="FooterChar">
    <w:name w:val="Footer Char"/>
    <w:basedOn w:val="DefaultParagraphFont"/>
    <w:rPr>
      <w:rFonts w:cs="Times New Roman"/>
      <w:sz w:val="20"/>
    </w:rPr>
  </w:style>
  <w:style w:type="character" w:styleId="PageNumber">
    <w:name w:val="page number"/>
    <w:basedOn w:val="DefaultParagraphFont"/>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numbering" w:customStyle="1" w:styleId="NoList1">
    <w:name w:val="No List_1"/>
    <w:basedOn w:val="NoList"/>
    <w:pPr>
      <w:numPr>
        <w:numId w:val="2"/>
      </w:numPr>
    </w:pPr>
  </w:style>
  <w:style w:type="numbering" w:customStyle="1" w:styleId="WWNum1">
    <w:name w:val="WWNum1"/>
    <w:basedOn w:val="NoList"/>
    <w:pPr>
      <w:numPr>
        <w:numId w:val="3"/>
      </w:numPr>
    </w:pPr>
  </w:style>
  <w:style w:type="numbering" w:customStyle="1" w:styleId="WWNum2">
    <w:name w:val="WWNum2"/>
    <w:basedOn w:val="NoList"/>
    <w:pPr>
      <w:numPr>
        <w:numId w:val="4"/>
      </w:numPr>
    </w:pPr>
  </w:style>
  <w:style w:type="numbering" w:customStyle="1" w:styleId="WWNum3">
    <w:name w:val="WWNum3"/>
    <w:basedOn w:val="NoList"/>
    <w:pPr>
      <w:numPr>
        <w:numId w:val="5"/>
      </w:numPr>
    </w:pPr>
  </w:style>
  <w:style w:type="paragraph" w:styleId="TOC1">
    <w:name w:val="toc 1"/>
    <w:basedOn w:val="Normal"/>
    <w:next w:val="Normal"/>
    <w:autoRedefine/>
    <w:uiPriority w:val="39"/>
    <w:unhideWhenUsed/>
    <w:rsid w:val="00FF0026"/>
    <w:pPr>
      <w:spacing w:after="100"/>
    </w:pPr>
  </w:style>
  <w:style w:type="paragraph" w:styleId="TOC2">
    <w:name w:val="toc 2"/>
    <w:basedOn w:val="Normal"/>
    <w:next w:val="Normal"/>
    <w:autoRedefine/>
    <w:uiPriority w:val="39"/>
    <w:unhideWhenUsed/>
    <w:rsid w:val="00FF0026"/>
    <w:pPr>
      <w:spacing w:after="100"/>
      <w:ind w:left="200"/>
    </w:pPr>
  </w:style>
  <w:style w:type="character" w:styleId="Hyperlink">
    <w:name w:val="Hyperlink"/>
    <w:basedOn w:val="DefaultParagraphFont"/>
    <w:uiPriority w:val="99"/>
    <w:unhideWhenUsed/>
    <w:rsid w:val="00FF0026"/>
    <w:rPr>
      <w:color w:val="0563C1" w:themeColor="hyperlink"/>
      <w:u w:val="single"/>
    </w:rPr>
  </w:style>
  <w:style w:type="paragraph" w:styleId="TOC3">
    <w:name w:val="toc 3"/>
    <w:basedOn w:val="Normal"/>
    <w:next w:val="Normal"/>
    <w:autoRedefine/>
    <w:uiPriority w:val="39"/>
    <w:unhideWhenUsed/>
    <w:rsid w:val="00937CFF"/>
    <w:pPr>
      <w:spacing w:after="100"/>
      <w:ind w:left="400"/>
    </w:pPr>
  </w:style>
  <w:style w:type="table" w:styleId="TableGrid">
    <w:name w:val="Table Grid"/>
    <w:basedOn w:val="TableNormal"/>
    <w:uiPriority w:val="39"/>
    <w:rsid w:val="009902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0401044">
      <w:bodyDiv w:val="1"/>
      <w:marLeft w:val="0"/>
      <w:marRight w:val="0"/>
      <w:marTop w:val="0"/>
      <w:marBottom w:val="0"/>
      <w:divBdr>
        <w:top w:val="none" w:sz="0" w:space="0" w:color="auto"/>
        <w:left w:val="none" w:sz="0" w:space="0" w:color="auto"/>
        <w:bottom w:val="none" w:sz="0" w:space="0" w:color="auto"/>
        <w:right w:val="none" w:sz="0" w:space="0" w:color="auto"/>
      </w:divBdr>
      <w:divsChild>
        <w:div w:id="211775880">
          <w:marLeft w:val="0"/>
          <w:marRight w:val="0"/>
          <w:marTop w:val="0"/>
          <w:marBottom w:val="0"/>
          <w:divBdr>
            <w:top w:val="none" w:sz="0" w:space="0" w:color="auto"/>
            <w:left w:val="none" w:sz="0" w:space="0" w:color="auto"/>
            <w:bottom w:val="none" w:sz="0" w:space="0" w:color="auto"/>
            <w:right w:val="none" w:sz="0" w:space="0" w:color="auto"/>
          </w:divBdr>
          <w:divsChild>
            <w:div w:id="295527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793939">
      <w:bodyDiv w:val="1"/>
      <w:marLeft w:val="0"/>
      <w:marRight w:val="0"/>
      <w:marTop w:val="0"/>
      <w:marBottom w:val="0"/>
      <w:divBdr>
        <w:top w:val="none" w:sz="0" w:space="0" w:color="auto"/>
        <w:left w:val="none" w:sz="0" w:space="0" w:color="auto"/>
        <w:bottom w:val="none" w:sz="0" w:space="0" w:color="auto"/>
        <w:right w:val="none" w:sz="0" w:space="0" w:color="auto"/>
      </w:divBdr>
      <w:divsChild>
        <w:div w:id="886141104">
          <w:marLeft w:val="0"/>
          <w:marRight w:val="0"/>
          <w:marTop w:val="0"/>
          <w:marBottom w:val="0"/>
          <w:divBdr>
            <w:top w:val="none" w:sz="0" w:space="0" w:color="auto"/>
            <w:left w:val="none" w:sz="0" w:space="0" w:color="auto"/>
            <w:bottom w:val="none" w:sz="0" w:space="0" w:color="auto"/>
            <w:right w:val="none" w:sz="0" w:space="0" w:color="auto"/>
          </w:divBdr>
          <w:divsChild>
            <w:div w:id="267589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866715">
      <w:bodyDiv w:val="1"/>
      <w:marLeft w:val="0"/>
      <w:marRight w:val="0"/>
      <w:marTop w:val="0"/>
      <w:marBottom w:val="0"/>
      <w:divBdr>
        <w:top w:val="none" w:sz="0" w:space="0" w:color="auto"/>
        <w:left w:val="none" w:sz="0" w:space="0" w:color="auto"/>
        <w:bottom w:val="none" w:sz="0" w:space="0" w:color="auto"/>
        <w:right w:val="none" w:sz="0" w:space="0" w:color="auto"/>
      </w:divBdr>
      <w:divsChild>
        <w:div w:id="804468279">
          <w:marLeft w:val="0"/>
          <w:marRight w:val="0"/>
          <w:marTop w:val="0"/>
          <w:marBottom w:val="0"/>
          <w:divBdr>
            <w:top w:val="none" w:sz="0" w:space="0" w:color="auto"/>
            <w:left w:val="none" w:sz="0" w:space="0" w:color="auto"/>
            <w:bottom w:val="none" w:sz="0" w:space="0" w:color="auto"/>
            <w:right w:val="none" w:sz="0" w:space="0" w:color="auto"/>
          </w:divBdr>
          <w:divsChild>
            <w:div w:id="197100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https://elixir-lang.org/install.html" TargetMode="External"/><Relationship Id="rId8" Type="http://schemas.openxmlformats.org/officeDocument/2006/relationships/image" Target="media/image1.jpe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footer" Target="footer4.xml"/><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BFD24-7DC1-4F50-B020-ABA6C57EC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8</TotalTime>
  <Pages>42</Pages>
  <Words>18648</Words>
  <Characters>106298</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Your title</vt:lpstr>
    </vt:vector>
  </TitlesOfParts>
  <Company/>
  <LinksUpToDate>false</LinksUpToDate>
  <CharactersWithSpaces>124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Roy Langa</cp:lastModifiedBy>
  <cp:revision>399</cp:revision>
  <dcterms:created xsi:type="dcterms:W3CDTF">2020-07-23T11:38:00Z</dcterms:created>
  <dcterms:modified xsi:type="dcterms:W3CDTF">2020-08-29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